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21665B09" w14:textId="1322E770" w:rsidR="00127E7A"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669442" w:history="1">
        <w:r w:rsidR="00127E7A" w:rsidRPr="00E62E3C">
          <w:rPr>
            <w:rStyle w:val="Hyperlink"/>
            <w:noProof/>
            <w14:scene3d>
              <w14:camera w14:prst="orthographicFront"/>
              <w14:lightRig w14:rig="threePt" w14:dir="t">
                <w14:rot w14:lat="0" w14:lon="0" w14:rev="0"/>
              </w14:lightRig>
            </w14:scene3d>
          </w:rPr>
          <w:t>1</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Introdução</w:t>
        </w:r>
        <w:r w:rsidR="00127E7A">
          <w:rPr>
            <w:noProof/>
            <w:webHidden/>
          </w:rPr>
          <w:tab/>
        </w:r>
        <w:r w:rsidR="00127E7A">
          <w:rPr>
            <w:noProof/>
            <w:webHidden/>
          </w:rPr>
          <w:fldChar w:fldCharType="begin"/>
        </w:r>
        <w:r w:rsidR="00127E7A">
          <w:rPr>
            <w:noProof/>
            <w:webHidden/>
          </w:rPr>
          <w:instrText xml:space="preserve"> PAGEREF _Toc191669442 \h </w:instrText>
        </w:r>
        <w:r w:rsidR="00127E7A">
          <w:rPr>
            <w:noProof/>
            <w:webHidden/>
          </w:rPr>
        </w:r>
        <w:r w:rsidR="00127E7A">
          <w:rPr>
            <w:noProof/>
            <w:webHidden/>
          </w:rPr>
          <w:fldChar w:fldCharType="separate"/>
        </w:r>
        <w:r w:rsidR="00127E7A">
          <w:rPr>
            <w:noProof/>
            <w:webHidden/>
          </w:rPr>
          <w:t>6</w:t>
        </w:r>
        <w:r w:rsidR="00127E7A">
          <w:rPr>
            <w:noProof/>
            <w:webHidden/>
          </w:rPr>
          <w:fldChar w:fldCharType="end"/>
        </w:r>
      </w:hyperlink>
    </w:p>
    <w:p w14:paraId="6EBF2C01" w14:textId="48A6D7C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3" w:history="1">
        <w:r w:rsidRPr="00E62E3C">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E62E3C">
          <w:rPr>
            <w:rStyle w:val="Hyperlink"/>
            <w:noProof/>
          </w:rPr>
          <w:t>Justificativa da pesquisa</w:t>
        </w:r>
        <w:r>
          <w:rPr>
            <w:noProof/>
            <w:webHidden/>
          </w:rPr>
          <w:tab/>
        </w:r>
        <w:r>
          <w:rPr>
            <w:noProof/>
            <w:webHidden/>
          </w:rPr>
          <w:fldChar w:fldCharType="begin"/>
        </w:r>
        <w:r>
          <w:rPr>
            <w:noProof/>
            <w:webHidden/>
          </w:rPr>
          <w:instrText xml:space="preserve"> PAGEREF _Toc191669443 \h </w:instrText>
        </w:r>
        <w:r>
          <w:rPr>
            <w:noProof/>
            <w:webHidden/>
          </w:rPr>
        </w:r>
        <w:r>
          <w:rPr>
            <w:noProof/>
            <w:webHidden/>
          </w:rPr>
          <w:fldChar w:fldCharType="separate"/>
        </w:r>
        <w:r>
          <w:rPr>
            <w:noProof/>
            <w:webHidden/>
          </w:rPr>
          <w:t>7</w:t>
        </w:r>
        <w:r>
          <w:rPr>
            <w:noProof/>
            <w:webHidden/>
          </w:rPr>
          <w:fldChar w:fldCharType="end"/>
        </w:r>
      </w:hyperlink>
    </w:p>
    <w:p w14:paraId="370803FF" w14:textId="72568D0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4" w:history="1">
        <w:r w:rsidRPr="00E62E3C">
          <w:rPr>
            <w:rStyle w:val="Hyperlink"/>
            <w:noProof/>
          </w:rPr>
          <w:t>1.1.1</w:t>
        </w:r>
        <w:r>
          <w:rPr>
            <w:rFonts w:asciiTheme="minorHAnsi" w:eastAsiaTheme="minorEastAsia" w:hAnsiTheme="minorHAnsi"/>
            <w:b w:val="0"/>
            <w:noProof/>
            <w:kern w:val="2"/>
            <w:szCs w:val="24"/>
            <w:lang w:eastAsia="pt-BR"/>
            <w14:ligatures w14:val="standardContextual"/>
          </w:rPr>
          <w:tab/>
        </w:r>
        <w:r w:rsidRPr="00E62E3C">
          <w:rPr>
            <w:rStyle w:val="Hyperlink"/>
            <w:noProof/>
          </w:rPr>
          <w:t>Objetivos</w:t>
        </w:r>
        <w:r>
          <w:rPr>
            <w:noProof/>
            <w:webHidden/>
          </w:rPr>
          <w:tab/>
        </w:r>
        <w:r>
          <w:rPr>
            <w:noProof/>
            <w:webHidden/>
          </w:rPr>
          <w:fldChar w:fldCharType="begin"/>
        </w:r>
        <w:r>
          <w:rPr>
            <w:noProof/>
            <w:webHidden/>
          </w:rPr>
          <w:instrText xml:space="preserve"> PAGEREF _Toc191669444 \h </w:instrText>
        </w:r>
        <w:r>
          <w:rPr>
            <w:noProof/>
            <w:webHidden/>
          </w:rPr>
        </w:r>
        <w:r>
          <w:rPr>
            <w:noProof/>
            <w:webHidden/>
          </w:rPr>
          <w:fldChar w:fldCharType="separate"/>
        </w:r>
        <w:r>
          <w:rPr>
            <w:noProof/>
            <w:webHidden/>
          </w:rPr>
          <w:t>8</w:t>
        </w:r>
        <w:r>
          <w:rPr>
            <w:noProof/>
            <w:webHidden/>
          </w:rPr>
          <w:fldChar w:fldCharType="end"/>
        </w:r>
      </w:hyperlink>
    </w:p>
    <w:p w14:paraId="498E1B30" w14:textId="5F21448F"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5" w:history="1">
        <w:r w:rsidRPr="00E62E3C">
          <w:rPr>
            <w:rStyle w:val="Hyperlink"/>
            <w:noProof/>
          </w:rPr>
          <w:t>1.1.1.1</w:t>
        </w:r>
        <w:r>
          <w:rPr>
            <w:rFonts w:asciiTheme="minorHAnsi" w:eastAsiaTheme="minorEastAsia" w:hAnsiTheme="minorHAnsi"/>
            <w:i w:val="0"/>
            <w:noProof/>
            <w:kern w:val="2"/>
            <w:szCs w:val="24"/>
            <w:lang w:eastAsia="pt-BR"/>
            <w14:ligatures w14:val="standardContextual"/>
          </w:rPr>
          <w:tab/>
        </w:r>
        <w:r w:rsidRPr="00E62E3C">
          <w:rPr>
            <w:rStyle w:val="Hyperlink"/>
            <w:noProof/>
          </w:rPr>
          <w:t>Objetivo geral</w:t>
        </w:r>
        <w:r>
          <w:rPr>
            <w:noProof/>
            <w:webHidden/>
          </w:rPr>
          <w:tab/>
        </w:r>
        <w:r>
          <w:rPr>
            <w:noProof/>
            <w:webHidden/>
          </w:rPr>
          <w:fldChar w:fldCharType="begin"/>
        </w:r>
        <w:r>
          <w:rPr>
            <w:noProof/>
            <w:webHidden/>
          </w:rPr>
          <w:instrText xml:space="preserve"> PAGEREF _Toc191669445 \h </w:instrText>
        </w:r>
        <w:r>
          <w:rPr>
            <w:noProof/>
            <w:webHidden/>
          </w:rPr>
        </w:r>
        <w:r>
          <w:rPr>
            <w:noProof/>
            <w:webHidden/>
          </w:rPr>
          <w:fldChar w:fldCharType="separate"/>
        </w:r>
        <w:r>
          <w:rPr>
            <w:noProof/>
            <w:webHidden/>
          </w:rPr>
          <w:t>8</w:t>
        </w:r>
        <w:r>
          <w:rPr>
            <w:noProof/>
            <w:webHidden/>
          </w:rPr>
          <w:fldChar w:fldCharType="end"/>
        </w:r>
      </w:hyperlink>
    </w:p>
    <w:p w14:paraId="6BB5DA33" w14:textId="455CAC1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6" w:history="1">
        <w:r w:rsidRPr="00E62E3C">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E62E3C">
          <w:rPr>
            <w:rStyle w:val="Hyperlink"/>
            <w:noProof/>
          </w:rPr>
          <w:t>Objetivos específicos</w:t>
        </w:r>
        <w:r>
          <w:rPr>
            <w:noProof/>
            <w:webHidden/>
          </w:rPr>
          <w:tab/>
        </w:r>
        <w:r>
          <w:rPr>
            <w:noProof/>
            <w:webHidden/>
          </w:rPr>
          <w:fldChar w:fldCharType="begin"/>
        </w:r>
        <w:r>
          <w:rPr>
            <w:noProof/>
            <w:webHidden/>
          </w:rPr>
          <w:instrText xml:space="preserve"> PAGEREF _Toc191669446 \h </w:instrText>
        </w:r>
        <w:r>
          <w:rPr>
            <w:noProof/>
            <w:webHidden/>
          </w:rPr>
        </w:r>
        <w:r>
          <w:rPr>
            <w:noProof/>
            <w:webHidden/>
          </w:rPr>
          <w:fldChar w:fldCharType="separate"/>
        </w:r>
        <w:r>
          <w:rPr>
            <w:noProof/>
            <w:webHidden/>
          </w:rPr>
          <w:t>8</w:t>
        </w:r>
        <w:r>
          <w:rPr>
            <w:noProof/>
            <w:webHidden/>
          </w:rPr>
          <w:fldChar w:fldCharType="end"/>
        </w:r>
      </w:hyperlink>
    </w:p>
    <w:p w14:paraId="3A80C798" w14:textId="418F3B20"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47" w:history="1">
        <w:r w:rsidRPr="00E62E3C">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fundamentação teórica</w:t>
        </w:r>
        <w:r>
          <w:rPr>
            <w:noProof/>
            <w:webHidden/>
          </w:rPr>
          <w:tab/>
        </w:r>
        <w:r>
          <w:rPr>
            <w:noProof/>
            <w:webHidden/>
          </w:rPr>
          <w:fldChar w:fldCharType="begin"/>
        </w:r>
        <w:r>
          <w:rPr>
            <w:noProof/>
            <w:webHidden/>
          </w:rPr>
          <w:instrText xml:space="preserve"> PAGEREF _Toc191669447 \h </w:instrText>
        </w:r>
        <w:r>
          <w:rPr>
            <w:noProof/>
            <w:webHidden/>
          </w:rPr>
        </w:r>
        <w:r>
          <w:rPr>
            <w:noProof/>
            <w:webHidden/>
          </w:rPr>
          <w:fldChar w:fldCharType="separate"/>
        </w:r>
        <w:r>
          <w:rPr>
            <w:noProof/>
            <w:webHidden/>
          </w:rPr>
          <w:t>8</w:t>
        </w:r>
        <w:r>
          <w:rPr>
            <w:noProof/>
            <w:webHidden/>
          </w:rPr>
          <w:fldChar w:fldCharType="end"/>
        </w:r>
      </w:hyperlink>
    </w:p>
    <w:p w14:paraId="7975EFCD" w14:textId="007DD543"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8" w:history="1">
        <w:r w:rsidRPr="00E62E3C">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E62E3C">
          <w:rPr>
            <w:rStyle w:val="Hyperlink"/>
            <w:noProof/>
          </w:rPr>
          <w:t>O CIATA</w:t>
        </w:r>
        <w:r>
          <w:rPr>
            <w:noProof/>
            <w:webHidden/>
          </w:rPr>
          <w:tab/>
        </w:r>
        <w:r>
          <w:rPr>
            <w:noProof/>
            <w:webHidden/>
          </w:rPr>
          <w:fldChar w:fldCharType="begin"/>
        </w:r>
        <w:r>
          <w:rPr>
            <w:noProof/>
            <w:webHidden/>
          </w:rPr>
          <w:instrText xml:space="preserve"> PAGEREF _Toc191669448 \h </w:instrText>
        </w:r>
        <w:r>
          <w:rPr>
            <w:noProof/>
            <w:webHidden/>
          </w:rPr>
        </w:r>
        <w:r>
          <w:rPr>
            <w:noProof/>
            <w:webHidden/>
          </w:rPr>
          <w:fldChar w:fldCharType="separate"/>
        </w:r>
        <w:r>
          <w:rPr>
            <w:noProof/>
            <w:webHidden/>
          </w:rPr>
          <w:t>9</w:t>
        </w:r>
        <w:r>
          <w:rPr>
            <w:noProof/>
            <w:webHidden/>
          </w:rPr>
          <w:fldChar w:fldCharType="end"/>
        </w:r>
      </w:hyperlink>
    </w:p>
    <w:p w14:paraId="3C7D86A8" w14:textId="41AA8E3A"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9" w:history="1">
        <w:r w:rsidRPr="00E62E3C">
          <w:rPr>
            <w:rStyle w:val="Hyperlink"/>
            <w:noProof/>
          </w:rPr>
          <w:t>2.1.1</w:t>
        </w:r>
        <w:r>
          <w:rPr>
            <w:rFonts w:asciiTheme="minorHAnsi" w:eastAsiaTheme="minorEastAsia" w:hAnsiTheme="minorHAnsi"/>
            <w:b w:val="0"/>
            <w:noProof/>
            <w:kern w:val="2"/>
            <w:szCs w:val="24"/>
            <w:lang w:eastAsia="pt-BR"/>
            <w14:ligatures w14:val="standardContextual"/>
          </w:rPr>
          <w:tab/>
        </w:r>
        <w:r w:rsidRPr="00E62E3C">
          <w:rPr>
            <w:rStyle w:val="Hyperlink"/>
            <w:noProof/>
          </w:rPr>
          <w:t>Modelo conceitual do CIATA</w:t>
        </w:r>
        <w:r>
          <w:rPr>
            <w:noProof/>
            <w:webHidden/>
          </w:rPr>
          <w:tab/>
        </w:r>
        <w:r>
          <w:rPr>
            <w:noProof/>
            <w:webHidden/>
          </w:rPr>
          <w:fldChar w:fldCharType="begin"/>
        </w:r>
        <w:r>
          <w:rPr>
            <w:noProof/>
            <w:webHidden/>
          </w:rPr>
          <w:instrText xml:space="preserve"> PAGEREF _Toc191669449 \h </w:instrText>
        </w:r>
        <w:r>
          <w:rPr>
            <w:noProof/>
            <w:webHidden/>
          </w:rPr>
        </w:r>
        <w:r>
          <w:rPr>
            <w:noProof/>
            <w:webHidden/>
          </w:rPr>
          <w:fldChar w:fldCharType="separate"/>
        </w:r>
        <w:r>
          <w:rPr>
            <w:noProof/>
            <w:webHidden/>
          </w:rPr>
          <w:t>9</w:t>
        </w:r>
        <w:r>
          <w:rPr>
            <w:noProof/>
            <w:webHidden/>
          </w:rPr>
          <w:fldChar w:fldCharType="end"/>
        </w:r>
      </w:hyperlink>
    </w:p>
    <w:p w14:paraId="36A3A62F" w14:textId="70F99AE3"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0" w:history="1">
        <w:r w:rsidRPr="00E62E3C">
          <w:rPr>
            <w:rStyle w:val="Hyperlink"/>
            <w:noProof/>
          </w:rPr>
          <w:t>2.1.2</w:t>
        </w:r>
        <w:r>
          <w:rPr>
            <w:rFonts w:asciiTheme="minorHAnsi" w:eastAsiaTheme="minorEastAsia" w:hAnsiTheme="minorHAnsi"/>
            <w:b w:val="0"/>
            <w:noProof/>
            <w:kern w:val="2"/>
            <w:szCs w:val="24"/>
            <w:lang w:eastAsia="pt-BR"/>
            <w14:ligatures w14:val="standardContextual"/>
          </w:rPr>
          <w:tab/>
        </w:r>
        <w:r w:rsidRPr="00E62E3C">
          <w:rPr>
            <w:rStyle w:val="Hyperlink"/>
            <w:noProof/>
          </w:rPr>
          <w:t>Contexto Histórico e Tecnológico do CIATA</w:t>
        </w:r>
        <w:r>
          <w:rPr>
            <w:noProof/>
            <w:webHidden/>
          </w:rPr>
          <w:tab/>
        </w:r>
        <w:r>
          <w:rPr>
            <w:noProof/>
            <w:webHidden/>
          </w:rPr>
          <w:fldChar w:fldCharType="begin"/>
        </w:r>
        <w:r>
          <w:rPr>
            <w:noProof/>
            <w:webHidden/>
          </w:rPr>
          <w:instrText xml:space="preserve"> PAGEREF _Toc191669450 \h </w:instrText>
        </w:r>
        <w:r>
          <w:rPr>
            <w:noProof/>
            <w:webHidden/>
          </w:rPr>
        </w:r>
        <w:r>
          <w:rPr>
            <w:noProof/>
            <w:webHidden/>
          </w:rPr>
          <w:fldChar w:fldCharType="separate"/>
        </w:r>
        <w:r>
          <w:rPr>
            <w:noProof/>
            <w:webHidden/>
          </w:rPr>
          <w:t>10</w:t>
        </w:r>
        <w:r>
          <w:rPr>
            <w:noProof/>
            <w:webHidden/>
          </w:rPr>
          <w:fldChar w:fldCharType="end"/>
        </w:r>
      </w:hyperlink>
    </w:p>
    <w:p w14:paraId="3F2B3A08" w14:textId="0600FD5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1" w:history="1">
        <w:r w:rsidRPr="00E62E3C">
          <w:rPr>
            <w:rStyle w:val="Hyperlink"/>
            <w:noProof/>
          </w:rPr>
          <w:t>2.1.2.1</w:t>
        </w:r>
        <w:r>
          <w:rPr>
            <w:rFonts w:asciiTheme="minorHAnsi" w:eastAsiaTheme="minorEastAsia" w:hAnsiTheme="minorHAnsi"/>
            <w:i w:val="0"/>
            <w:noProof/>
            <w:kern w:val="2"/>
            <w:szCs w:val="24"/>
            <w:lang w:eastAsia="pt-BR"/>
            <w14:ligatures w14:val="standardContextual"/>
          </w:rPr>
          <w:tab/>
        </w:r>
        <w:r w:rsidRPr="00E62E3C">
          <w:rPr>
            <w:rStyle w:val="Hyperlink"/>
            <w:noProof/>
          </w:rPr>
          <w:t>Custo dos equipamentos</w:t>
        </w:r>
        <w:r>
          <w:rPr>
            <w:noProof/>
            <w:webHidden/>
          </w:rPr>
          <w:tab/>
        </w:r>
        <w:r>
          <w:rPr>
            <w:noProof/>
            <w:webHidden/>
          </w:rPr>
          <w:fldChar w:fldCharType="begin"/>
        </w:r>
        <w:r>
          <w:rPr>
            <w:noProof/>
            <w:webHidden/>
          </w:rPr>
          <w:instrText xml:space="preserve"> PAGEREF _Toc191669451 \h </w:instrText>
        </w:r>
        <w:r>
          <w:rPr>
            <w:noProof/>
            <w:webHidden/>
          </w:rPr>
        </w:r>
        <w:r>
          <w:rPr>
            <w:noProof/>
            <w:webHidden/>
          </w:rPr>
          <w:fldChar w:fldCharType="separate"/>
        </w:r>
        <w:r>
          <w:rPr>
            <w:noProof/>
            <w:webHidden/>
          </w:rPr>
          <w:t>10</w:t>
        </w:r>
        <w:r>
          <w:rPr>
            <w:noProof/>
            <w:webHidden/>
          </w:rPr>
          <w:fldChar w:fldCharType="end"/>
        </w:r>
      </w:hyperlink>
    </w:p>
    <w:p w14:paraId="785E2064" w14:textId="1DACF233"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2" w:history="1">
        <w:r w:rsidRPr="00E62E3C">
          <w:rPr>
            <w:rStyle w:val="Hyperlink"/>
            <w:noProof/>
          </w:rPr>
          <w:t>2.1.2.2</w:t>
        </w:r>
        <w:r>
          <w:rPr>
            <w:rFonts w:asciiTheme="minorHAnsi" w:eastAsiaTheme="minorEastAsia" w:hAnsiTheme="minorHAnsi"/>
            <w:i w:val="0"/>
            <w:noProof/>
            <w:kern w:val="2"/>
            <w:szCs w:val="24"/>
            <w:lang w:eastAsia="pt-BR"/>
            <w14:ligatures w14:val="standardContextual"/>
          </w:rPr>
          <w:tab/>
        </w:r>
        <w:r w:rsidRPr="00E62E3C">
          <w:rPr>
            <w:rStyle w:val="Hyperlink"/>
            <w:noProof/>
          </w:rPr>
          <w:t>Memória secundária LIMITADA</w:t>
        </w:r>
        <w:r>
          <w:rPr>
            <w:noProof/>
            <w:webHidden/>
          </w:rPr>
          <w:tab/>
        </w:r>
        <w:r>
          <w:rPr>
            <w:noProof/>
            <w:webHidden/>
          </w:rPr>
          <w:fldChar w:fldCharType="begin"/>
        </w:r>
        <w:r>
          <w:rPr>
            <w:noProof/>
            <w:webHidden/>
          </w:rPr>
          <w:instrText xml:space="preserve"> PAGEREF _Toc191669452 \h </w:instrText>
        </w:r>
        <w:r>
          <w:rPr>
            <w:noProof/>
            <w:webHidden/>
          </w:rPr>
        </w:r>
        <w:r>
          <w:rPr>
            <w:noProof/>
            <w:webHidden/>
          </w:rPr>
          <w:fldChar w:fldCharType="separate"/>
        </w:r>
        <w:r>
          <w:rPr>
            <w:noProof/>
            <w:webHidden/>
          </w:rPr>
          <w:t>11</w:t>
        </w:r>
        <w:r>
          <w:rPr>
            <w:noProof/>
            <w:webHidden/>
          </w:rPr>
          <w:fldChar w:fldCharType="end"/>
        </w:r>
      </w:hyperlink>
    </w:p>
    <w:p w14:paraId="4E0D9436" w14:textId="4913959B"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3" w:history="1">
        <w:r w:rsidRPr="00E62E3C">
          <w:rPr>
            <w:rStyle w:val="Hyperlink"/>
            <w:noProof/>
          </w:rPr>
          <w:t>2.1.2.3</w:t>
        </w:r>
        <w:r>
          <w:rPr>
            <w:rFonts w:asciiTheme="minorHAnsi" w:eastAsiaTheme="minorEastAsia" w:hAnsiTheme="minorHAnsi"/>
            <w:i w:val="0"/>
            <w:noProof/>
            <w:kern w:val="2"/>
            <w:szCs w:val="24"/>
            <w:lang w:eastAsia="pt-BR"/>
            <w14:ligatures w14:val="standardContextual"/>
          </w:rPr>
          <w:tab/>
        </w:r>
        <w:r w:rsidRPr="00E62E3C">
          <w:rPr>
            <w:rStyle w:val="Hyperlink"/>
            <w:noProof/>
          </w:rPr>
          <w:t>Linguagens de programação Pré-SGBDs</w:t>
        </w:r>
        <w:r>
          <w:rPr>
            <w:noProof/>
            <w:webHidden/>
          </w:rPr>
          <w:tab/>
        </w:r>
        <w:r>
          <w:rPr>
            <w:noProof/>
            <w:webHidden/>
          </w:rPr>
          <w:fldChar w:fldCharType="begin"/>
        </w:r>
        <w:r>
          <w:rPr>
            <w:noProof/>
            <w:webHidden/>
          </w:rPr>
          <w:instrText xml:space="preserve"> PAGEREF _Toc191669453 \h </w:instrText>
        </w:r>
        <w:r>
          <w:rPr>
            <w:noProof/>
            <w:webHidden/>
          </w:rPr>
        </w:r>
        <w:r>
          <w:rPr>
            <w:noProof/>
            <w:webHidden/>
          </w:rPr>
          <w:fldChar w:fldCharType="separate"/>
        </w:r>
        <w:r>
          <w:rPr>
            <w:noProof/>
            <w:webHidden/>
          </w:rPr>
          <w:t>12</w:t>
        </w:r>
        <w:r>
          <w:rPr>
            <w:noProof/>
            <w:webHidden/>
          </w:rPr>
          <w:fldChar w:fldCharType="end"/>
        </w:r>
      </w:hyperlink>
    </w:p>
    <w:p w14:paraId="79FBCD6E" w14:textId="6AE87DA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4" w:history="1">
        <w:r w:rsidRPr="00E62E3C">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E62E3C">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1669454 \h </w:instrText>
        </w:r>
        <w:r>
          <w:rPr>
            <w:noProof/>
            <w:webHidden/>
          </w:rPr>
        </w:r>
        <w:r>
          <w:rPr>
            <w:noProof/>
            <w:webHidden/>
          </w:rPr>
          <w:fldChar w:fldCharType="separate"/>
        </w:r>
        <w:r>
          <w:rPr>
            <w:noProof/>
            <w:webHidden/>
          </w:rPr>
          <w:t>13</w:t>
        </w:r>
        <w:r>
          <w:rPr>
            <w:noProof/>
            <w:webHidden/>
          </w:rPr>
          <w:fldChar w:fldCharType="end"/>
        </w:r>
      </w:hyperlink>
    </w:p>
    <w:p w14:paraId="4C04F1CB" w14:textId="648353FE"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5" w:history="1">
        <w:r w:rsidRPr="00E62E3C">
          <w:rPr>
            <w:rStyle w:val="Hyperlink"/>
            <w:noProof/>
          </w:rPr>
          <w:t>2.1.4</w:t>
        </w:r>
        <w:r>
          <w:rPr>
            <w:rFonts w:asciiTheme="minorHAnsi" w:eastAsiaTheme="minorEastAsia" w:hAnsiTheme="minorHAnsi"/>
            <w:b w:val="0"/>
            <w:noProof/>
            <w:kern w:val="2"/>
            <w:szCs w:val="24"/>
            <w:lang w:eastAsia="pt-BR"/>
            <w14:ligatures w14:val="standardContextual"/>
          </w:rPr>
          <w:tab/>
        </w:r>
        <w:r w:rsidRPr="00E62E3C">
          <w:rPr>
            <w:rStyle w:val="Hyperlink"/>
            <w:noProof/>
          </w:rPr>
          <w:t>O CIATA e o LADM</w:t>
        </w:r>
        <w:r>
          <w:rPr>
            <w:noProof/>
            <w:webHidden/>
          </w:rPr>
          <w:tab/>
        </w:r>
        <w:r>
          <w:rPr>
            <w:noProof/>
            <w:webHidden/>
          </w:rPr>
          <w:fldChar w:fldCharType="begin"/>
        </w:r>
        <w:r>
          <w:rPr>
            <w:noProof/>
            <w:webHidden/>
          </w:rPr>
          <w:instrText xml:space="preserve"> PAGEREF _Toc191669455 \h </w:instrText>
        </w:r>
        <w:r>
          <w:rPr>
            <w:noProof/>
            <w:webHidden/>
          </w:rPr>
        </w:r>
        <w:r>
          <w:rPr>
            <w:noProof/>
            <w:webHidden/>
          </w:rPr>
          <w:fldChar w:fldCharType="separate"/>
        </w:r>
        <w:r>
          <w:rPr>
            <w:noProof/>
            <w:webHidden/>
          </w:rPr>
          <w:t>14</w:t>
        </w:r>
        <w:r>
          <w:rPr>
            <w:noProof/>
            <w:webHidden/>
          </w:rPr>
          <w:fldChar w:fldCharType="end"/>
        </w:r>
      </w:hyperlink>
    </w:p>
    <w:p w14:paraId="74BCC3E5" w14:textId="66CCB015"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6" w:history="1">
        <w:r w:rsidRPr="00E62E3C">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E62E3C">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1669456 \h </w:instrText>
        </w:r>
        <w:r>
          <w:rPr>
            <w:noProof/>
            <w:webHidden/>
          </w:rPr>
        </w:r>
        <w:r>
          <w:rPr>
            <w:noProof/>
            <w:webHidden/>
          </w:rPr>
          <w:fldChar w:fldCharType="separate"/>
        </w:r>
        <w:r>
          <w:rPr>
            <w:noProof/>
            <w:webHidden/>
          </w:rPr>
          <w:t>18</w:t>
        </w:r>
        <w:r>
          <w:rPr>
            <w:noProof/>
            <w:webHidden/>
          </w:rPr>
          <w:fldChar w:fldCharType="end"/>
        </w:r>
      </w:hyperlink>
    </w:p>
    <w:p w14:paraId="08B42F84" w14:textId="20ED814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7" w:history="1">
        <w:r w:rsidRPr="00E62E3C">
          <w:rPr>
            <w:rStyle w:val="Hyperlink"/>
            <w:noProof/>
          </w:rPr>
          <w:t>2.1.6</w:t>
        </w:r>
        <w:r>
          <w:rPr>
            <w:rFonts w:asciiTheme="minorHAnsi" w:eastAsiaTheme="minorEastAsia" w:hAnsiTheme="minorHAnsi"/>
            <w:b w:val="0"/>
            <w:noProof/>
            <w:kern w:val="2"/>
            <w:szCs w:val="24"/>
            <w:lang w:eastAsia="pt-BR"/>
            <w14:ligatures w14:val="standardContextual"/>
          </w:rPr>
          <w:tab/>
        </w:r>
        <w:r w:rsidRPr="00E62E3C">
          <w:rPr>
            <w:rStyle w:val="Hyperlink"/>
            <w:noProof/>
          </w:rPr>
          <w:t>Presença do CIATA nos cadastros imobiliários</w:t>
        </w:r>
        <w:r>
          <w:rPr>
            <w:noProof/>
            <w:webHidden/>
          </w:rPr>
          <w:tab/>
        </w:r>
        <w:r>
          <w:rPr>
            <w:noProof/>
            <w:webHidden/>
          </w:rPr>
          <w:fldChar w:fldCharType="begin"/>
        </w:r>
        <w:r>
          <w:rPr>
            <w:noProof/>
            <w:webHidden/>
          </w:rPr>
          <w:instrText xml:space="preserve"> PAGEREF _Toc191669457 \h </w:instrText>
        </w:r>
        <w:r>
          <w:rPr>
            <w:noProof/>
            <w:webHidden/>
          </w:rPr>
        </w:r>
        <w:r>
          <w:rPr>
            <w:noProof/>
            <w:webHidden/>
          </w:rPr>
          <w:fldChar w:fldCharType="separate"/>
        </w:r>
        <w:r>
          <w:rPr>
            <w:noProof/>
            <w:webHidden/>
          </w:rPr>
          <w:t>21</w:t>
        </w:r>
        <w:r>
          <w:rPr>
            <w:noProof/>
            <w:webHidden/>
          </w:rPr>
          <w:fldChar w:fldCharType="end"/>
        </w:r>
      </w:hyperlink>
    </w:p>
    <w:p w14:paraId="038F903B" w14:textId="6DA1225F"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8" w:history="1">
        <w:r w:rsidRPr="00E62E3C">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imageamento</w:t>
        </w:r>
        <w:r>
          <w:rPr>
            <w:noProof/>
            <w:webHidden/>
          </w:rPr>
          <w:tab/>
        </w:r>
        <w:r>
          <w:rPr>
            <w:noProof/>
            <w:webHidden/>
          </w:rPr>
          <w:fldChar w:fldCharType="begin"/>
        </w:r>
        <w:r>
          <w:rPr>
            <w:noProof/>
            <w:webHidden/>
          </w:rPr>
          <w:instrText xml:space="preserve"> PAGEREF _Toc191669458 \h </w:instrText>
        </w:r>
        <w:r>
          <w:rPr>
            <w:noProof/>
            <w:webHidden/>
          </w:rPr>
        </w:r>
        <w:r>
          <w:rPr>
            <w:noProof/>
            <w:webHidden/>
          </w:rPr>
          <w:fldChar w:fldCharType="separate"/>
        </w:r>
        <w:r>
          <w:rPr>
            <w:noProof/>
            <w:webHidden/>
          </w:rPr>
          <w:t>22</w:t>
        </w:r>
        <w:r>
          <w:rPr>
            <w:noProof/>
            <w:webHidden/>
          </w:rPr>
          <w:fldChar w:fldCharType="end"/>
        </w:r>
      </w:hyperlink>
    </w:p>
    <w:p w14:paraId="359CE088" w14:textId="675B8CB2"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9" w:history="1">
        <w:r w:rsidRPr="00E62E3C">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1669459 \h </w:instrText>
        </w:r>
        <w:r>
          <w:rPr>
            <w:noProof/>
            <w:webHidden/>
          </w:rPr>
        </w:r>
        <w:r>
          <w:rPr>
            <w:noProof/>
            <w:webHidden/>
          </w:rPr>
          <w:fldChar w:fldCharType="separate"/>
        </w:r>
        <w:r>
          <w:rPr>
            <w:noProof/>
            <w:webHidden/>
          </w:rPr>
          <w:t>23</w:t>
        </w:r>
        <w:r>
          <w:rPr>
            <w:noProof/>
            <w:webHidden/>
          </w:rPr>
          <w:fldChar w:fldCharType="end"/>
        </w:r>
      </w:hyperlink>
    </w:p>
    <w:p w14:paraId="5E5E849E" w14:textId="312197D2"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0" w:history="1">
        <w:r w:rsidRPr="00E62E3C">
          <w:rPr>
            <w:rStyle w:val="Hyperlink"/>
            <w:rFonts w:eastAsia="Times New Roman"/>
            <w:noProof/>
            <w:lang w:eastAsia="pt-BR"/>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E62E3C">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1669460 \h </w:instrText>
        </w:r>
        <w:r>
          <w:rPr>
            <w:noProof/>
            <w:webHidden/>
          </w:rPr>
        </w:r>
        <w:r>
          <w:rPr>
            <w:noProof/>
            <w:webHidden/>
          </w:rPr>
          <w:fldChar w:fldCharType="separate"/>
        </w:r>
        <w:r>
          <w:rPr>
            <w:noProof/>
            <w:webHidden/>
          </w:rPr>
          <w:t>24</w:t>
        </w:r>
        <w:r>
          <w:rPr>
            <w:noProof/>
            <w:webHidden/>
          </w:rPr>
          <w:fldChar w:fldCharType="end"/>
        </w:r>
      </w:hyperlink>
    </w:p>
    <w:p w14:paraId="6B12789D" w14:textId="6AD4C517"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1" w:history="1">
        <w:r w:rsidRPr="00E62E3C">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E62E3C">
          <w:rPr>
            <w:rStyle w:val="Hyperlink"/>
            <w:noProof/>
          </w:rPr>
          <w:t>Sistemas de Informação Geográfica (SIG).</w:t>
        </w:r>
        <w:r>
          <w:rPr>
            <w:noProof/>
            <w:webHidden/>
          </w:rPr>
          <w:tab/>
        </w:r>
        <w:r>
          <w:rPr>
            <w:noProof/>
            <w:webHidden/>
          </w:rPr>
          <w:fldChar w:fldCharType="begin"/>
        </w:r>
        <w:r>
          <w:rPr>
            <w:noProof/>
            <w:webHidden/>
          </w:rPr>
          <w:instrText xml:space="preserve"> PAGEREF _Toc191669461 \h </w:instrText>
        </w:r>
        <w:r>
          <w:rPr>
            <w:noProof/>
            <w:webHidden/>
          </w:rPr>
        </w:r>
        <w:r>
          <w:rPr>
            <w:noProof/>
            <w:webHidden/>
          </w:rPr>
          <w:fldChar w:fldCharType="separate"/>
        </w:r>
        <w:r>
          <w:rPr>
            <w:noProof/>
            <w:webHidden/>
          </w:rPr>
          <w:t>25</w:t>
        </w:r>
        <w:r>
          <w:rPr>
            <w:noProof/>
            <w:webHidden/>
          </w:rPr>
          <w:fldChar w:fldCharType="end"/>
        </w:r>
      </w:hyperlink>
    </w:p>
    <w:p w14:paraId="3EAA095C" w14:textId="33A1632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2" w:history="1">
        <w:r w:rsidRPr="00E62E3C">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E62E3C">
          <w:rPr>
            <w:rStyle w:val="Hyperlink"/>
            <w:noProof/>
          </w:rPr>
          <w:t>Cadastro Imobiliário e Georreferenciamento.</w:t>
        </w:r>
        <w:r>
          <w:rPr>
            <w:noProof/>
            <w:webHidden/>
          </w:rPr>
          <w:tab/>
        </w:r>
        <w:r>
          <w:rPr>
            <w:noProof/>
            <w:webHidden/>
          </w:rPr>
          <w:fldChar w:fldCharType="begin"/>
        </w:r>
        <w:r>
          <w:rPr>
            <w:noProof/>
            <w:webHidden/>
          </w:rPr>
          <w:instrText xml:space="preserve"> PAGEREF _Toc191669462 \h </w:instrText>
        </w:r>
        <w:r>
          <w:rPr>
            <w:noProof/>
            <w:webHidden/>
          </w:rPr>
        </w:r>
        <w:r>
          <w:rPr>
            <w:noProof/>
            <w:webHidden/>
          </w:rPr>
          <w:fldChar w:fldCharType="separate"/>
        </w:r>
        <w:r>
          <w:rPr>
            <w:noProof/>
            <w:webHidden/>
          </w:rPr>
          <w:t>25</w:t>
        </w:r>
        <w:r>
          <w:rPr>
            <w:noProof/>
            <w:webHidden/>
          </w:rPr>
          <w:fldChar w:fldCharType="end"/>
        </w:r>
      </w:hyperlink>
    </w:p>
    <w:p w14:paraId="1C35DEAC" w14:textId="346FE40F"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3" w:history="1">
        <w:r w:rsidRPr="00E62E3C">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Metodologia da pesquisa</w:t>
        </w:r>
        <w:r>
          <w:rPr>
            <w:noProof/>
            <w:webHidden/>
          </w:rPr>
          <w:tab/>
        </w:r>
        <w:r>
          <w:rPr>
            <w:noProof/>
            <w:webHidden/>
          </w:rPr>
          <w:fldChar w:fldCharType="begin"/>
        </w:r>
        <w:r>
          <w:rPr>
            <w:noProof/>
            <w:webHidden/>
          </w:rPr>
          <w:instrText xml:space="preserve"> PAGEREF _Toc191669463 \h </w:instrText>
        </w:r>
        <w:r>
          <w:rPr>
            <w:noProof/>
            <w:webHidden/>
          </w:rPr>
        </w:r>
        <w:r>
          <w:rPr>
            <w:noProof/>
            <w:webHidden/>
          </w:rPr>
          <w:fldChar w:fldCharType="separate"/>
        </w:r>
        <w:r>
          <w:rPr>
            <w:noProof/>
            <w:webHidden/>
          </w:rPr>
          <w:t>25</w:t>
        </w:r>
        <w:r>
          <w:rPr>
            <w:noProof/>
            <w:webHidden/>
          </w:rPr>
          <w:fldChar w:fldCharType="end"/>
        </w:r>
      </w:hyperlink>
    </w:p>
    <w:p w14:paraId="59AC3490" w14:textId="23C7EDA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4" w:history="1">
        <w:r w:rsidRPr="00E62E3C">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E62E3C">
          <w:rPr>
            <w:rStyle w:val="Hyperlink"/>
            <w:noProof/>
          </w:rPr>
          <w:t>Etapas</w:t>
        </w:r>
        <w:r>
          <w:rPr>
            <w:noProof/>
            <w:webHidden/>
          </w:rPr>
          <w:tab/>
        </w:r>
        <w:r>
          <w:rPr>
            <w:noProof/>
            <w:webHidden/>
          </w:rPr>
          <w:fldChar w:fldCharType="begin"/>
        </w:r>
        <w:r>
          <w:rPr>
            <w:noProof/>
            <w:webHidden/>
          </w:rPr>
          <w:instrText xml:space="preserve"> PAGEREF _Toc191669464 \h </w:instrText>
        </w:r>
        <w:r>
          <w:rPr>
            <w:noProof/>
            <w:webHidden/>
          </w:rPr>
        </w:r>
        <w:r>
          <w:rPr>
            <w:noProof/>
            <w:webHidden/>
          </w:rPr>
          <w:fldChar w:fldCharType="separate"/>
        </w:r>
        <w:r>
          <w:rPr>
            <w:noProof/>
            <w:webHidden/>
          </w:rPr>
          <w:t>25</w:t>
        </w:r>
        <w:r>
          <w:rPr>
            <w:noProof/>
            <w:webHidden/>
          </w:rPr>
          <w:fldChar w:fldCharType="end"/>
        </w:r>
      </w:hyperlink>
    </w:p>
    <w:p w14:paraId="3E696E7A" w14:textId="75BDD766"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5" w:history="1">
        <w:r w:rsidRPr="00E62E3C">
          <w:rPr>
            <w:rStyle w:val="Hyperlink"/>
            <w:noProof/>
          </w:rPr>
          <w:t>3.1.1</w:t>
        </w:r>
        <w:r>
          <w:rPr>
            <w:rFonts w:asciiTheme="minorHAnsi" w:eastAsiaTheme="minorEastAsia" w:hAnsiTheme="minorHAnsi"/>
            <w:b w:val="0"/>
            <w:noProof/>
            <w:kern w:val="2"/>
            <w:szCs w:val="24"/>
            <w:lang w:eastAsia="pt-BR"/>
            <w14:ligatures w14:val="standardContextual"/>
          </w:rPr>
          <w:tab/>
        </w:r>
        <w:r w:rsidRPr="00E62E3C">
          <w:rPr>
            <w:rStyle w:val="Hyperlink"/>
            <w:noProof/>
          </w:rPr>
          <w:t>Obter dados dos lotes de municípios parceiros: identificação do lote e da quadra, logradouro, número, largura do lote (testada) e outras dimensões disponíveis</w:t>
        </w:r>
        <w:r>
          <w:rPr>
            <w:noProof/>
            <w:webHidden/>
          </w:rPr>
          <w:tab/>
        </w:r>
        <w:r>
          <w:rPr>
            <w:noProof/>
            <w:webHidden/>
          </w:rPr>
          <w:fldChar w:fldCharType="begin"/>
        </w:r>
        <w:r>
          <w:rPr>
            <w:noProof/>
            <w:webHidden/>
          </w:rPr>
          <w:instrText xml:space="preserve"> PAGEREF _Toc191669465 \h </w:instrText>
        </w:r>
        <w:r>
          <w:rPr>
            <w:noProof/>
            <w:webHidden/>
          </w:rPr>
        </w:r>
        <w:r>
          <w:rPr>
            <w:noProof/>
            <w:webHidden/>
          </w:rPr>
          <w:fldChar w:fldCharType="separate"/>
        </w:r>
        <w:r>
          <w:rPr>
            <w:noProof/>
            <w:webHidden/>
          </w:rPr>
          <w:t>25</w:t>
        </w:r>
        <w:r>
          <w:rPr>
            <w:noProof/>
            <w:webHidden/>
          </w:rPr>
          <w:fldChar w:fldCharType="end"/>
        </w:r>
      </w:hyperlink>
    </w:p>
    <w:p w14:paraId="6DC002F4" w14:textId="02338879"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6" w:history="1">
        <w:r w:rsidRPr="00E62E3C">
          <w:rPr>
            <w:rStyle w:val="Hyperlink"/>
            <w:noProof/>
          </w:rPr>
          <w:t>3.1.2</w:t>
        </w:r>
        <w:r>
          <w:rPr>
            <w:rFonts w:asciiTheme="minorHAnsi" w:eastAsiaTheme="minorEastAsia" w:hAnsiTheme="minorHAnsi"/>
            <w:b w:val="0"/>
            <w:noProof/>
            <w:kern w:val="2"/>
            <w:szCs w:val="24"/>
            <w:lang w:eastAsia="pt-BR"/>
            <w14:ligatures w14:val="standardContextual"/>
          </w:rPr>
          <w:tab/>
        </w:r>
        <w:r w:rsidRPr="00E62E3C">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1669466 \h </w:instrText>
        </w:r>
        <w:r>
          <w:rPr>
            <w:noProof/>
            <w:webHidden/>
          </w:rPr>
        </w:r>
        <w:r>
          <w:rPr>
            <w:noProof/>
            <w:webHidden/>
          </w:rPr>
          <w:fldChar w:fldCharType="separate"/>
        </w:r>
        <w:r>
          <w:rPr>
            <w:noProof/>
            <w:webHidden/>
          </w:rPr>
          <w:t>26</w:t>
        </w:r>
        <w:r>
          <w:rPr>
            <w:noProof/>
            <w:webHidden/>
          </w:rPr>
          <w:fldChar w:fldCharType="end"/>
        </w:r>
      </w:hyperlink>
    </w:p>
    <w:p w14:paraId="7A3E332A" w14:textId="7B7D0F8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7" w:history="1">
        <w:r w:rsidRPr="00E62E3C">
          <w:rPr>
            <w:rStyle w:val="Hyperlink"/>
            <w:noProof/>
          </w:rPr>
          <w:t>3.1.3</w:t>
        </w:r>
        <w:r>
          <w:rPr>
            <w:rFonts w:asciiTheme="minorHAnsi" w:eastAsiaTheme="minorEastAsia" w:hAnsiTheme="minorHAnsi"/>
            <w:b w:val="0"/>
            <w:noProof/>
            <w:kern w:val="2"/>
            <w:szCs w:val="24"/>
            <w:lang w:eastAsia="pt-BR"/>
            <w14:ligatures w14:val="standardContextual"/>
          </w:rPr>
          <w:tab/>
        </w:r>
        <w:r w:rsidRPr="00E62E3C">
          <w:rPr>
            <w:rStyle w:val="Hyperlink"/>
            <w:noProof/>
          </w:rPr>
          <w:t>Selecionar um conjunto ótimo de informações cadastrais contendo quadras retangulares com pelo menos um endereço em cada logradouro (Retangópolis).</w:t>
        </w:r>
        <w:r>
          <w:rPr>
            <w:noProof/>
            <w:webHidden/>
          </w:rPr>
          <w:tab/>
        </w:r>
        <w:r>
          <w:rPr>
            <w:noProof/>
            <w:webHidden/>
          </w:rPr>
          <w:fldChar w:fldCharType="begin"/>
        </w:r>
        <w:r>
          <w:rPr>
            <w:noProof/>
            <w:webHidden/>
          </w:rPr>
          <w:instrText xml:space="preserve"> PAGEREF _Toc191669467 \h </w:instrText>
        </w:r>
        <w:r>
          <w:rPr>
            <w:noProof/>
            <w:webHidden/>
          </w:rPr>
        </w:r>
        <w:r>
          <w:rPr>
            <w:noProof/>
            <w:webHidden/>
          </w:rPr>
          <w:fldChar w:fldCharType="separate"/>
        </w:r>
        <w:r>
          <w:rPr>
            <w:noProof/>
            <w:webHidden/>
          </w:rPr>
          <w:t>26</w:t>
        </w:r>
        <w:r>
          <w:rPr>
            <w:noProof/>
            <w:webHidden/>
          </w:rPr>
          <w:fldChar w:fldCharType="end"/>
        </w:r>
      </w:hyperlink>
    </w:p>
    <w:p w14:paraId="3F3DBB15" w14:textId="1CEEC3E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8" w:history="1">
        <w:r w:rsidRPr="00E62E3C">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E62E3C">
          <w:rPr>
            <w:rStyle w:val="Hyperlink"/>
            <w:noProof/>
          </w:rPr>
          <w:t>cronograma</w:t>
        </w:r>
        <w:r>
          <w:rPr>
            <w:noProof/>
            <w:webHidden/>
          </w:rPr>
          <w:tab/>
        </w:r>
        <w:r>
          <w:rPr>
            <w:noProof/>
            <w:webHidden/>
          </w:rPr>
          <w:fldChar w:fldCharType="begin"/>
        </w:r>
        <w:r>
          <w:rPr>
            <w:noProof/>
            <w:webHidden/>
          </w:rPr>
          <w:instrText xml:space="preserve"> PAGEREF _Toc191669468 \h </w:instrText>
        </w:r>
        <w:r>
          <w:rPr>
            <w:noProof/>
            <w:webHidden/>
          </w:rPr>
        </w:r>
        <w:r>
          <w:rPr>
            <w:noProof/>
            <w:webHidden/>
          </w:rPr>
          <w:fldChar w:fldCharType="separate"/>
        </w:r>
        <w:r>
          <w:rPr>
            <w:noProof/>
            <w:webHidden/>
          </w:rPr>
          <w:t>26</w:t>
        </w:r>
        <w:r>
          <w:rPr>
            <w:noProof/>
            <w:webHidden/>
          </w:rPr>
          <w:fldChar w:fldCharType="end"/>
        </w:r>
      </w:hyperlink>
    </w:p>
    <w:p w14:paraId="3E3EF2F7" w14:textId="55250F8D"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9" w:history="1">
        <w:r w:rsidRPr="00E62E3C">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Desenvolvimento do Protótipo:</w:t>
        </w:r>
        <w:r>
          <w:rPr>
            <w:noProof/>
            <w:webHidden/>
          </w:rPr>
          <w:tab/>
        </w:r>
        <w:r>
          <w:rPr>
            <w:noProof/>
            <w:webHidden/>
          </w:rPr>
          <w:fldChar w:fldCharType="begin"/>
        </w:r>
        <w:r>
          <w:rPr>
            <w:noProof/>
            <w:webHidden/>
          </w:rPr>
          <w:instrText xml:space="preserve"> PAGEREF _Toc191669469 \h </w:instrText>
        </w:r>
        <w:r>
          <w:rPr>
            <w:noProof/>
            <w:webHidden/>
          </w:rPr>
        </w:r>
        <w:r>
          <w:rPr>
            <w:noProof/>
            <w:webHidden/>
          </w:rPr>
          <w:fldChar w:fldCharType="separate"/>
        </w:r>
        <w:r>
          <w:rPr>
            <w:noProof/>
            <w:webHidden/>
          </w:rPr>
          <w:t>26</w:t>
        </w:r>
        <w:r>
          <w:rPr>
            <w:noProof/>
            <w:webHidden/>
          </w:rPr>
          <w:fldChar w:fldCharType="end"/>
        </w:r>
      </w:hyperlink>
    </w:p>
    <w:p w14:paraId="0FFBBB82" w14:textId="630B784F"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0" w:history="1">
        <w:r w:rsidRPr="00E62E3C">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E62E3C">
          <w:rPr>
            <w:rStyle w:val="Hyperlink"/>
            <w:noProof/>
          </w:rPr>
          <w:t>Arquitetura do sistema.</w:t>
        </w:r>
        <w:r>
          <w:rPr>
            <w:noProof/>
            <w:webHidden/>
          </w:rPr>
          <w:tab/>
        </w:r>
        <w:r>
          <w:rPr>
            <w:noProof/>
            <w:webHidden/>
          </w:rPr>
          <w:fldChar w:fldCharType="begin"/>
        </w:r>
        <w:r>
          <w:rPr>
            <w:noProof/>
            <w:webHidden/>
          </w:rPr>
          <w:instrText xml:space="preserve"> PAGEREF _Toc191669470 \h </w:instrText>
        </w:r>
        <w:r>
          <w:rPr>
            <w:noProof/>
            <w:webHidden/>
          </w:rPr>
        </w:r>
        <w:r>
          <w:rPr>
            <w:noProof/>
            <w:webHidden/>
          </w:rPr>
          <w:fldChar w:fldCharType="separate"/>
        </w:r>
        <w:r>
          <w:rPr>
            <w:noProof/>
            <w:webHidden/>
          </w:rPr>
          <w:t>27</w:t>
        </w:r>
        <w:r>
          <w:rPr>
            <w:noProof/>
            <w:webHidden/>
          </w:rPr>
          <w:fldChar w:fldCharType="end"/>
        </w:r>
      </w:hyperlink>
    </w:p>
    <w:p w14:paraId="47553288" w14:textId="19AD829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1" w:history="1">
        <w:r w:rsidRPr="00E62E3C">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E62E3C">
          <w:rPr>
            <w:rStyle w:val="Hyperlink"/>
            <w:noProof/>
          </w:rPr>
          <w:t>Implementação do Banco de Dados Textual.</w:t>
        </w:r>
        <w:r>
          <w:rPr>
            <w:noProof/>
            <w:webHidden/>
          </w:rPr>
          <w:tab/>
        </w:r>
        <w:r>
          <w:rPr>
            <w:noProof/>
            <w:webHidden/>
          </w:rPr>
          <w:fldChar w:fldCharType="begin"/>
        </w:r>
        <w:r>
          <w:rPr>
            <w:noProof/>
            <w:webHidden/>
          </w:rPr>
          <w:instrText xml:space="preserve"> PAGEREF _Toc191669471 \h </w:instrText>
        </w:r>
        <w:r>
          <w:rPr>
            <w:noProof/>
            <w:webHidden/>
          </w:rPr>
        </w:r>
        <w:r>
          <w:rPr>
            <w:noProof/>
            <w:webHidden/>
          </w:rPr>
          <w:fldChar w:fldCharType="separate"/>
        </w:r>
        <w:r>
          <w:rPr>
            <w:noProof/>
            <w:webHidden/>
          </w:rPr>
          <w:t>27</w:t>
        </w:r>
        <w:r>
          <w:rPr>
            <w:noProof/>
            <w:webHidden/>
          </w:rPr>
          <w:fldChar w:fldCharType="end"/>
        </w:r>
      </w:hyperlink>
    </w:p>
    <w:p w14:paraId="2A80701D" w14:textId="18E84E1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2" w:history="1">
        <w:r w:rsidRPr="00E62E3C">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E62E3C">
          <w:rPr>
            <w:rStyle w:val="Hyperlink"/>
            <w:noProof/>
          </w:rPr>
          <w:t>Desenvolvimento da Interface de usuário.</w:t>
        </w:r>
        <w:r>
          <w:rPr>
            <w:noProof/>
            <w:webHidden/>
          </w:rPr>
          <w:tab/>
        </w:r>
        <w:r>
          <w:rPr>
            <w:noProof/>
            <w:webHidden/>
          </w:rPr>
          <w:fldChar w:fldCharType="begin"/>
        </w:r>
        <w:r>
          <w:rPr>
            <w:noProof/>
            <w:webHidden/>
          </w:rPr>
          <w:instrText xml:space="preserve"> PAGEREF _Toc191669472 \h </w:instrText>
        </w:r>
        <w:r>
          <w:rPr>
            <w:noProof/>
            <w:webHidden/>
          </w:rPr>
        </w:r>
        <w:r>
          <w:rPr>
            <w:noProof/>
            <w:webHidden/>
          </w:rPr>
          <w:fldChar w:fldCharType="separate"/>
        </w:r>
        <w:r>
          <w:rPr>
            <w:noProof/>
            <w:webHidden/>
          </w:rPr>
          <w:t>27</w:t>
        </w:r>
        <w:r>
          <w:rPr>
            <w:noProof/>
            <w:webHidden/>
          </w:rPr>
          <w:fldChar w:fldCharType="end"/>
        </w:r>
      </w:hyperlink>
    </w:p>
    <w:p w14:paraId="1C59C0CF" w14:textId="62626120"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3" w:history="1">
        <w:r w:rsidRPr="00E62E3C">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E62E3C">
          <w:rPr>
            <w:rStyle w:val="Hyperlink"/>
            <w:noProof/>
          </w:rPr>
          <w:t>Integração com sistemas de georreferencIamento.</w:t>
        </w:r>
        <w:r>
          <w:rPr>
            <w:noProof/>
            <w:webHidden/>
          </w:rPr>
          <w:tab/>
        </w:r>
        <w:r>
          <w:rPr>
            <w:noProof/>
            <w:webHidden/>
          </w:rPr>
          <w:fldChar w:fldCharType="begin"/>
        </w:r>
        <w:r>
          <w:rPr>
            <w:noProof/>
            <w:webHidden/>
          </w:rPr>
          <w:instrText xml:space="preserve"> PAGEREF _Toc191669473 \h </w:instrText>
        </w:r>
        <w:r>
          <w:rPr>
            <w:noProof/>
            <w:webHidden/>
          </w:rPr>
        </w:r>
        <w:r>
          <w:rPr>
            <w:noProof/>
            <w:webHidden/>
          </w:rPr>
          <w:fldChar w:fldCharType="separate"/>
        </w:r>
        <w:r>
          <w:rPr>
            <w:noProof/>
            <w:webHidden/>
          </w:rPr>
          <w:t>27</w:t>
        </w:r>
        <w:r>
          <w:rPr>
            <w:noProof/>
            <w:webHidden/>
          </w:rPr>
          <w:fldChar w:fldCharType="end"/>
        </w:r>
      </w:hyperlink>
    </w:p>
    <w:p w14:paraId="3A46887C" w14:textId="586EDF0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4" w:history="1">
        <w:r w:rsidRPr="00E62E3C">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E62E3C">
          <w:rPr>
            <w:rStyle w:val="Hyperlink"/>
            <w:noProof/>
          </w:rPr>
          <w:t>Resultados e Discussão:</w:t>
        </w:r>
        <w:r>
          <w:rPr>
            <w:noProof/>
            <w:webHidden/>
          </w:rPr>
          <w:tab/>
        </w:r>
        <w:r>
          <w:rPr>
            <w:noProof/>
            <w:webHidden/>
          </w:rPr>
          <w:fldChar w:fldCharType="begin"/>
        </w:r>
        <w:r>
          <w:rPr>
            <w:noProof/>
            <w:webHidden/>
          </w:rPr>
          <w:instrText xml:space="preserve"> PAGEREF _Toc191669474 \h </w:instrText>
        </w:r>
        <w:r>
          <w:rPr>
            <w:noProof/>
            <w:webHidden/>
          </w:rPr>
        </w:r>
        <w:r>
          <w:rPr>
            <w:noProof/>
            <w:webHidden/>
          </w:rPr>
          <w:fldChar w:fldCharType="separate"/>
        </w:r>
        <w:r>
          <w:rPr>
            <w:noProof/>
            <w:webHidden/>
          </w:rPr>
          <w:t>27</w:t>
        </w:r>
        <w:r>
          <w:rPr>
            <w:noProof/>
            <w:webHidden/>
          </w:rPr>
          <w:fldChar w:fldCharType="end"/>
        </w:r>
      </w:hyperlink>
    </w:p>
    <w:p w14:paraId="3EEEDB3B" w14:textId="27B4AD35"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75" w:history="1">
        <w:r w:rsidRPr="00E62E3C">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bibliografia</w:t>
        </w:r>
        <w:r>
          <w:rPr>
            <w:noProof/>
            <w:webHidden/>
          </w:rPr>
          <w:tab/>
        </w:r>
        <w:r>
          <w:rPr>
            <w:noProof/>
            <w:webHidden/>
          </w:rPr>
          <w:fldChar w:fldCharType="begin"/>
        </w:r>
        <w:r>
          <w:rPr>
            <w:noProof/>
            <w:webHidden/>
          </w:rPr>
          <w:instrText xml:space="preserve"> PAGEREF _Toc191669475 \h </w:instrText>
        </w:r>
        <w:r>
          <w:rPr>
            <w:noProof/>
            <w:webHidden/>
          </w:rPr>
        </w:r>
        <w:r>
          <w:rPr>
            <w:noProof/>
            <w:webHidden/>
          </w:rPr>
          <w:fldChar w:fldCharType="separate"/>
        </w:r>
        <w:r>
          <w:rPr>
            <w:noProof/>
            <w:webHidden/>
          </w:rPr>
          <w:t>27</w:t>
        </w:r>
        <w:r>
          <w:rPr>
            <w:noProof/>
            <w:webHidden/>
          </w:rPr>
          <w:fldChar w:fldCharType="end"/>
        </w:r>
      </w:hyperlink>
    </w:p>
    <w:p w14:paraId="090660D3" w14:textId="6C5D4CA2"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669442"/>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15E0139B" w14:textId="4EF68198" w:rsidR="00AC438D" w:rsidRDefault="00AC438D" w:rsidP="00AC438D"/>
    <w:p w14:paraId="481FED95" w14:textId="77777777" w:rsidR="00AC438D" w:rsidRDefault="00AC438D" w:rsidP="001D772A"/>
    <w:p w14:paraId="5D7F600E" w14:textId="3548FA8B" w:rsidR="00E8487E" w:rsidRDefault="00E8487E" w:rsidP="00D47634">
      <w:pPr>
        <w:pStyle w:val="Legenda"/>
        <w:keepNext w:val="0"/>
        <w:pageBreakBefore/>
      </w:pPr>
      <w:bookmarkStart w:id="9" w:name="_Ref191649667"/>
      <w:bookmarkStart w:id="10" w:name="_Ref191818641"/>
      <w:r>
        <w:lastRenderedPageBreak/>
        <w:t xml:space="preserve">Tabela </w:t>
      </w:r>
      <w:fldSimple w:instr=" SEQ Tabela \* ARABIC ">
        <w:r>
          <w:rPr>
            <w:noProof/>
          </w:rPr>
          <w:t>1</w:t>
        </w:r>
      </w:fldSimple>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AE0602">
      <w:pPr>
        <w:pStyle w:val="Legenda"/>
        <w:keepNext w:val="0"/>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0DE83D05" w14:textId="477A6F06" w:rsidR="00DC3C65" w:rsidRDefault="00C652B8" w:rsidP="00E64816">
      <w:r>
        <w:t xml:space="preserve">. </w:t>
      </w:r>
    </w:p>
    <w:p w14:paraId="52182BFC" w14:textId="52D9F065" w:rsidR="0049185F" w:rsidRDefault="00E64816" w:rsidP="00E64816">
      <w:r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730CFC25" w:rsidR="007342A0" w:rsidRDefault="00511ACD" w:rsidP="001D772A">
      <w:r>
        <w:t xml:space="preserve">Sobre </w:t>
      </w:r>
      <w:r w:rsidR="00FA08D2">
        <w:t>a adaptação dos sistemas</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lastRenderedPageBreak/>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FA8BE19"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ins w:id="12" w:author="Marco Aurélio Barbiero" w:date="2025-02-20T22: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3" w:name="_Toc191669443"/>
      <w:r w:rsidRPr="007C7115">
        <w:t>Justificativa da pesquisa</w:t>
      </w:r>
      <w:bookmarkEnd w:id="13"/>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w:t>
      </w:r>
      <w:r>
        <w:lastRenderedPageBreak/>
        <w:t xml:space="preserve">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4" w:name="_Toc191669444"/>
      <w:r w:rsidRPr="007C7115">
        <w:t>Objetivos</w:t>
      </w:r>
      <w:bookmarkEnd w:id="14"/>
      <w:r w:rsidRPr="007C7115">
        <w:t xml:space="preserve"> </w:t>
      </w:r>
    </w:p>
    <w:p w14:paraId="7D38E20D" w14:textId="567AC6D7" w:rsidR="00CF263A" w:rsidRDefault="00CF263A" w:rsidP="00CF263A">
      <w:pPr>
        <w:pStyle w:val="Ttulo4"/>
      </w:pPr>
      <w:bookmarkStart w:id="15" w:name="_Toc191669445"/>
      <w:r>
        <w:t>Objetivo geral</w:t>
      </w:r>
      <w:bookmarkEnd w:id="15"/>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6" w:name="_Toc191669446"/>
      <w:r>
        <w:t>Objetivos específicos</w:t>
      </w:r>
      <w:bookmarkEnd w:id="16"/>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7" w:name="_Toc191669447"/>
      <w:r>
        <w:t>fundamentação teórica</w:t>
      </w:r>
      <w:bookmarkEnd w:id="17"/>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w:t>
      </w:r>
      <w:r w:rsidR="00175E7E" w:rsidRPr="00175E7E">
        <w:lastRenderedPageBreak/>
        <w:t xml:space="preserve">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8" w:name="_Toc191669448"/>
      <w:r>
        <w:t>O CIATA</w:t>
      </w:r>
      <w:bookmarkEnd w:id="18"/>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9" w:name="_Toc183090298"/>
      <w:bookmarkStart w:id="20" w:name="_Toc191669449"/>
      <w:r w:rsidRPr="00B322C5">
        <w:t xml:space="preserve">Modelo </w:t>
      </w:r>
      <w:r w:rsidRPr="00467B9C">
        <w:t>conceitual</w:t>
      </w:r>
      <w:bookmarkEnd w:id="19"/>
      <w:r>
        <w:t xml:space="preserve"> </w:t>
      </w:r>
      <w:r w:rsidR="00A35335">
        <w:t>d</w:t>
      </w:r>
      <w:r>
        <w:t xml:space="preserve">o </w:t>
      </w:r>
      <w:r w:rsidR="00A35335">
        <w:t>CIATA</w:t>
      </w:r>
      <w:bookmarkEnd w:id="20"/>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lastRenderedPageBreak/>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1"/>
      <w:commentRangeStart w:id="22"/>
      <w:r w:rsidRPr="00B322C5">
        <w:t>por fichas e livros</w:t>
      </w:r>
      <w:commentRangeEnd w:id="21"/>
      <w:r w:rsidR="007E2FD5">
        <w:rPr>
          <w:rStyle w:val="Refdecomentrio"/>
        </w:rPr>
        <w:commentReference w:id="21"/>
      </w:r>
      <w:commentRangeEnd w:id="22"/>
      <w:r w:rsidR="00EE77B5">
        <w:rPr>
          <w:rStyle w:val="Refdecomentrio"/>
        </w:rPr>
        <w:commentReference w:id="22"/>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3" w:name="_Toc183090299"/>
      <w:bookmarkStart w:id="24" w:name="_Toc191669450"/>
      <w:bookmarkStart w:id="25" w:name="_Ref191671060"/>
      <w:r w:rsidRPr="00B322C5">
        <w:t>C</w:t>
      </w:r>
      <w:r w:rsidR="00C77235">
        <w:t>ontext</w:t>
      </w:r>
      <w:r w:rsidR="00AE4395">
        <w:t xml:space="preserve">o </w:t>
      </w:r>
      <w:r w:rsidRPr="00B322C5">
        <w:t>H</w:t>
      </w:r>
      <w:r w:rsidR="00AE4395">
        <w:t>istórico e</w:t>
      </w:r>
      <w:r w:rsidRPr="00B322C5">
        <w:t xml:space="preserve"> T</w:t>
      </w:r>
      <w:bookmarkEnd w:id="23"/>
      <w:r w:rsidR="00AE4395">
        <w:t xml:space="preserve">ecnológico do </w:t>
      </w:r>
      <w:r>
        <w:t>CIATA</w:t>
      </w:r>
      <w:bookmarkEnd w:id="24"/>
      <w:bookmarkEnd w:id="25"/>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6" w:name="_Toc183090300"/>
      <w:bookmarkStart w:id="27" w:name="_Toc191669451"/>
      <w:r w:rsidRPr="00B322C5">
        <w:t>Custo dos equipamentos</w:t>
      </w:r>
      <w:bookmarkEnd w:id="26"/>
      <w:bookmarkEnd w:id="27"/>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8" w:name="_Toc183090301"/>
      <w:bookmarkStart w:id="29" w:name="_Toc191669452"/>
      <w:r w:rsidRPr="00B322C5">
        <w:lastRenderedPageBreak/>
        <w:t>Memória secundária LIMITADA</w:t>
      </w:r>
      <w:bookmarkEnd w:id="28"/>
      <w:bookmarkEnd w:id="29"/>
    </w:p>
    <w:p w14:paraId="1433C525" w14:textId="77777777" w:rsidR="004409CC" w:rsidRPr="00B322C5" w:rsidRDefault="004409CC" w:rsidP="004409CC">
      <w:pPr>
        <w:rPr>
          <w:rFonts w:cs="Arial"/>
          <w:szCs w:val="24"/>
        </w:rPr>
      </w:pPr>
      <w:r w:rsidRPr="00B322C5">
        <w:rPr>
          <w:rFonts w:cs="Arial"/>
          <w:szCs w:val="24"/>
        </w:rPr>
        <w:t xml:space="preserve">As memórias secundárias são </w:t>
      </w:r>
      <w:proofErr w:type="gramStart"/>
      <w:r w:rsidRPr="00B322C5">
        <w:rPr>
          <w:rFonts w:cs="Arial"/>
          <w:szCs w:val="24"/>
        </w:rPr>
        <w:t>dispositivos</w:t>
      </w:r>
      <w:proofErr w:type="gramEnd"/>
      <w:r w:rsidRPr="00B322C5">
        <w:rPr>
          <w:rFonts w:cs="Arial"/>
          <w:szCs w:val="24"/>
        </w:rPr>
        <w:t xml:space="preserve">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30"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w:t>
      </w:r>
      <w:commentRangeStart w:id="31"/>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31"/>
      <w:r w:rsidR="00B44974">
        <w:rPr>
          <w:rStyle w:val="Refdecomentrio"/>
        </w:rPr>
        <w:commentReference w:id="31"/>
      </w:r>
    </w:p>
    <w:p w14:paraId="32072E92" w14:textId="7FEF65DB" w:rsidR="00B44974" w:rsidRDefault="00B44974" w:rsidP="004409CC">
      <w:pPr>
        <w:rPr>
          <w:ins w:id="32" w:author="Carlos" w:date="2025-02-20T15:54:00Z"/>
          <w:rFonts w:cs="Arial"/>
          <w:szCs w:val="24"/>
        </w:rPr>
      </w:pPr>
    </w:p>
    <w:p w14:paraId="1E237474" w14:textId="2F68498E" w:rsidR="00B44974" w:rsidRDefault="00B44974" w:rsidP="004409CC">
      <w:pPr>
        <w:rPr>
          <w:ins w:id="33" w:author="Carlos" w:date="2025-02-20T15:54:00Z"/>
          <w:rFonts w:cs="Arial"/>
          <w:szCs w:val="24"/>
        </w:rPr>
      </w:pPr>
    </w:p>
    <w:p w14:paraId="4EDAABF8" w14:textId="31A1FDF6" w:rsidR="00B44974" w:rsidRDefault="00B44974" w:rsidP="004409CC">
      <w:pPr>
        <w:rPr>
          <w:ins w:id="34" w:author="Carlos" w:date="2025-02-20T15:54:00Z"/>
          <w:rFonts w:cs="Arial"/>
          <w:szCs w:val="24"/>
        </w:rPr>
      </w:pPr>
    </w:p>
    <w:p w14:paraId="2E9887EE" w14:textId="7A741306" w:rsidR="00B44974" w:rsidRDefault="00B44974" w:rsidP="004409CC">
      <w:pPr>
        <w:rPr>
          <w:ins w:id="35" w:author="Carlos" w:date="2025-02-20T15:55:00Z"/>
          <w:rFonts w:cs="Arial"/>
          <w:szCs w:val="24"/>
        </w:rPr>
      </w:pPr>
    </w:p>
    <w:p w14:paraId="520AD4F3" w14:textId="7900FDB5" w:rsidR="00B44974" w:rsidRDefault="00B44974" w:rsidP="004409CC">
      <w:pPr>
        <w:rPr>
          <w:ins w:id="36" w:author="Carlos" w:date="2025-02-20T15:55:00Z"/>
          <w:rFonts w:cs="Arial"/>
          <w:szCs w:val="24"/>
        </w:rPr>
      </w:pPr>
    </w:p>
    <w:p w14:paraId="3611F301" w14:textId="42365823" w:rsidR="00B44974" w:rsidRDefault="00B44974" w:rsidP="004409CC">
      <w:pPr>
        <w:rPr>
          <w:ins w:id="37"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367551">
      <w:pPr>
        <w:pStyle w:val="Legenda"/>
      </w:pPr>
      <w:bookmarkStart w:id="38" w:name="_Ref182853867"/>
      <w:r w:rsidRPr="00B322C5">
        <w:t xml:space="preserve">Figura </w:t>
      </w:r>
      <w:fldSimple w:instr=" SEQ Figura \* ARABIC ">
        <w:r w:rsidR="00603026">
          <w:rPr>
            <w:noProof/>
          </w:rPr>
          <w:t>1</w:t>
        </w:r>
      </w:fldSimple>
      <w:bookmarkEnd w:id="38"/>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367551">
      <w:pPr>
        <w:pStyle w:val="Legenda"/>
      </w:pPr>
    </w:p>
    <w:p w14:paraId="21218111" w14:textId="4433C299" w:rsidR="004409CC" w:rsidRPr="00B322C5" w:rsidRDefault="004409CC" w:rsidP="00367551">
      <w:pPr>
        <w:pStyle w:val="Legenda"/>
      </w:pPr>
      <w:bookmarkStart w:id="39" w:name="_Ref182853822"/>
      <w:r w:rsidRPr="00B322C5">
        <w:t xml:space="preserve">Figura </w:t>
      </w:r>
      <w:fldSimple w:instr=" SEQ Figura \* ARABIC ">
        <w:r w:rsidR="00603026">
          <w:rPr>
            <w:noProof/>
          </w:rPr>
          <w:t>2</w:t>
        </w:r>
      </w:fldSimple>
      <w:r w:rsidRPr="00B322C5">
        <w:t>:Trecho do manual do CIATA</w:t>
      </w:r>
      <w:bookmarkEnd w:id="39"/>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40" w:name="_Toc183090302"/>
      <w:bookmarkStart w:id="41" w:name="_Toc191669453"/>
      <w:r w:rsidRPr="00B322C5">
        <w:t xml:space="preserve">Linguagens de programação </w:t>
      </w:r>
      <w:proofErr w:type="spellStart"/>
      <w:r w:rsidRPr="00B322C5">
        <w:t>Pré-SGBDs</w:t>
      </w:r>
      <w:bookmarkEnd w:id="40"/>
      <w:bookmarkEnd w:id="41"/>
      <w:proofErr w:type="spellEnd"/>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42"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B322C5">
        <w:lastRenderedPageBreak/>
        <w:t>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43" w:name="_Toc191669454"/>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43"/>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w:t>
      </w:r>
      <w:r>
        <w:lastRenderedPageBreak/>
        <w:t>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44" w:name="_Toc183090305"/>
      <w:bookmarkStart w:id="45" w:name="_Toc191669455"/>
      <w:r w:rsidRPr="00B322C5">
        <w:t xml:space="preserve">O CIATA </w:t>
      </w:r>
      <w:r w:rsidR="00E14E65">
        <w:t>e o</w:t>
      </w:r>
      <w:r w:rsidRPr="00B322C5">
        <w:t xml:space="preserve"> LADM</w:t>
      </w:r>
      <w:bookmarkEnd w:id="44"/>
      <w:bookmarkEnd w:id="45"/>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367551">
      <w:pPr>
        <w:pStyle w:val="Legenda"/>
      </w:pPr>
      <w:bookmarkStart w:id="46" w:name="_Ref184328056"/>
      <w:r w:rsidRPr="00B322C5">
        <w:lastRenderedPageBreak/>
        <w:t xml:space="preserve">Figura </w:t>
      </w:r>
      <w:fldSimple w:instr=" SEQ Figura \* ARABIC ">
        <w:r w:rsidR="00603026">
          <w:rPr>
            <w:noProof/>
          </w:rPr>
          <w:t>3</w:t>
        </w:r>
      </w:fldSimple>
      <w:bookmarkEnd w:id="46"/>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3"/>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Panchiniak,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47"/>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47"/>
      <w:r w:rsidR="00B44974">
        <w:rPr>
          <w:rStyle w:val="Refdecomentrio"/>
        </w:rPr>
        <w:commentReference w:id="47"/>
      </w:r>
    </w:p>
    <w:p w14:paraId="3E1463EB" w14:textId="0EB6E784" w:rsidR="001D772A" w:rsidRDefault="001D772A" w:rsidP="00367551">
      <w:pPr>
        <w:pStyle w:val="Legenda"/>
      </w:pPr>
      <w:bookmarkStart w:id="48" w:name="_Ref184370336"/>
      <w:commentRangeStart w:id="49"/>
      <w:r>
        <w:lastRenderedPageBreak/>
        <w:t xml:space="preserve">Figura </w:t>
      </w:r>
      <w:fldSimple w:instr=" SEQ Figura \* ARABIC ">
        <w:r w:rsidR="00603026">
          <w:rPr>
            <w:noProof/>
          </w:rPr>
          <w:t>4</w:t>
        </w:r>
      </w:fldSimple>
      <w:bookmarkEnd w:id="48"/>
      <w:r>
        <w:t>: Classes básicas (pacotes) do LADM</w:t>
      </w:r>
      <w:commentRangeEnd w:id="49"/>
      <w:r w:rsidR="009136FD">
        <w:rPr>
          <w:rStyle w:val="Refdecomentrio"/>
          <w:iCs w:val="0"/>
        </w:rPr>
        <w:commentReference w:id="49"/>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4"/>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215DB5CF" w:rsidR="001D772A" w:rsidRDefault="001D772A" w:rsidP="001D772A">
      <w:pPr>
        <w:rPr>
          <w:lang w:eastAsia="pt-BR"/>
        </w:rPr>
      </w:pPr>
      <w:r w:rsidRPr="00B322C5">
        <w:rPr>
          <w:lang w:eastAsia="pt-BR"/>
        </w:rPr>
        <w:t xml:space="preserve">O LADM apresenta fortes influências do modelo relacional </w:t>
      </w:r>
      <w:commentRangeStart w:id="50"/>
      <w:r w:rsidRPr="00B322C5">
        <w:rPr>
          <w:lang w:eastAsia="pt-BR"/>
        </w:rPr>
        <w:t xml:space="preserve">proposto por Edgar </w:t>
      </w:r>
      <w:proofErr w:type="spellStart"/>
      <w:r w:rsidRPr="00B322C5">
        <w:rPr>
          <w:lang w:eastAsia="pt-BR"/>
        </w:rPr>
        <w:t>Codd</w:t>
      </w:r>
      <w:commentRangeEnd w:id="50"/>
      <w:proofErr w:type="spellEnd"/>
      <w:r w:rsidR="009136FD">
        <w:rPr>
          <w:rStyle w:val="Refdecomentrio"/>
        </w:rPr>
        <w:commentReference w:id="50"/>
      </w:r>
      <w:r w:rsidRPr="00B322C5">
        <w:rPr>
          <w:lang w:eastAsia="pt-BR"/>
        </w:rPr>
        <w:t xml:space="preserve">, no qual cada classe ou objeto é modelado em uma estrutura de dados separada </w:t>
      </w:r>
      <w:r w:rsidRPr="00B322C5">
        <w:rPr>
          <w:lang w:eastAsia="pt-BR"/>
        </w:rPr>
        <w:fldChar w:fldCharType="begin"/>
      </w:r>
      <w:r w:rsidR="006F3B7F">
        <w:rPr>
          <w:lang w:eastAsia="pt-BR"/>
        </w:rPr>
        <w:instrText xml:space="preserve"> ADDIN ZOTERO_ITEM CSL_CITATION {"citationID":"VZiSUAWR","properties":{"formattedCitation":"(Date, 2004)","plainCitation":"(Date, 2004)","noteIndex":0},"citationItems":[{"id":"pcSBypeG/nXcmfYnc","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367551">
      <w:pPr>
        <w:pStyle w:val="Legenda"/>
      </w:pPr>
      <w:bookmarkStart w:id="51" w:name="_Ref184571121"/>
      <w:r>
        <w:lastRenderedPageBreak/>
        <w:t xml:space="preserve">Figura </w:t>
      </w:r>
      <w:fldSimple w:instr=" SEQ Figura \* ARABIC ">
        <w:r w:rsidR="00603026">
          <w:rPr>
            <w:noProof/>
          </w:rPr>
          <w:t>5</w:t>
        </w:r>
      </w:fldSimple>
      <w:bookmarkEnd w:id="51"/>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5"/>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367551">
      <w:pPr>
        <w:pStyle w:val="Legenda"/>
      </w:pPr>
      <w:bookmarkStart w:id="52" w:name="_Ref184572123"/>
      <w:r>
        <w:t xml:space="preserve">Figura </w:t>
      </w:r>
      <w:fldSimple w:instr=" SEQ Figura \* ARABIC ">
        <w:r w:rsidR="00603026">
          <w:rPr>
            <w:noProof/>
          </w:rPr>
          <w:t>6</w:t>
        </w:r>
      </w:fldSimple>
      <w:bookmarkEnd w:id="52"/>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78F2098B" w:rsidR="001D772A" w:rsidRDefault="001D772A" w:rsidP="00367551">
      <w:pPr>
        <w:pStyle w:val="Legenda"/>
      </w:pPr>
      <w:commentRangeStart w:id="53"/>
      <w:r>
        <w:t xml:space="preserve">Tabela </w:t>
      </w:r>
      <w:fldSimple w:instr=" SEQ Tabela \* ARABIC ">
        <w:ins w:id="54" w:author="Marco Aurélio Barbiero" w:date="2025-02-28T15:35:00Z" w16du:dateUtc="2025-02-28T18:35:00Z">
          <w:r w:rsidR="00E8487E">
            <w:rPr>
              <w:noProof/>
            </w:rPr>
            <w:t>2</w:t>
          </w:r>
        </w:ins>
        <w:del w:id="55" w:author="Marco Aurélio Barbiero" w:date="2025-02-28T15:35:00Z" w16du:dateUtc="2025-02-28T18:35:00Z">
          <w:r w:rsidR="00252158" w:rsidDel="00E8487E">
            <w:rPr>
              <w:noProof/>
            </w:rPr>
            <w:delText>1</w:delText>
          </w:r>
        </w:del>
      </w:fldSimple>
      <w:r>
        <w:t xml:space="preserve">: </w:t>
      </w:r>
      <w:r w:rsidRPr="00364476">
        <w:t>Comparando CIATA e LADM: Contextos e Propósitos Distintos</w:t>
      </w:r>
      <w:commentRangeEnd w:id="53"/>
      <w:r w:rsidR="009136FD">
        <w:rPr>
          <w:rStyle w:val="Refdecomentrio"/>
          <w:iCs w:val="0"/>
        </w:rPr>
        <w:commentReference w:id="53"/>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lastRenderedPageBreak/>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56" w:name="_Toc183090307"/>
      <w:bookmarkStart w:id="57" w:name="_Toc191669456"/>
      <w:r w:rsidRPr="00B322C5">
        <w:rPr>
          <w:rFonts w:eastAsia="Times New Roman"/>
          <w:lang w:eastAsia="pt-BR"/>
        </w:rPr>
        <w:t>Ciata e o CTM</w:t>
      </w:r>
      <w:bookmarkEnd w:id="56"/>
      <w:bookmarkEnd w:id="57"/>
    </w:p>
    <w:p w14:paraId="17C3617E" w14:textId="38ADF598" w:rsidR="00A0431C" w:rsidRDefault="00B96AFA" w:rsidP="00B96AFA">
      <w:pPr>
        <w:rPr>
          <w:lang w:eastAsia="pt-BR"/>
        </w:rPr>
      </w:pPr>
      <w:r w:rsidRPr="00B96AFA">
        <w:rPr>
          <w:lang w:eastAsia="pt-BR"/>
        </w:rPr>
        <w:t>Tomando o CIATA como ponto de partida e o CTM (Cadastro Territorial Multifinalitário) como objetivo no processo de atualização dos cadastros imobiliários, é essencial avaliar as semelhanças e diferenças entre essas duas propostas de 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0336B1C4" w:rsidR="00AF475B" w:rsidRDefault="00AF475B" w:rsidP="00367551">
      <w:pPr>
        <w:pStyle w:val="Legenda"/>
      </w:pPr>
      <w:bookmarkStart w:id="58" w:name="_Ref191479803"/>
      <w:r>
        <w:t xml:space="preserve">Tabela </w:t>
      </w:r>
      <w:fldSimple w:instr=" SEQ Tabela \* ARABIC ">
        <w:ins w:id="59" w:author="Marco Aurélio Barbiero" w:date="2025-02-28T15:35:00Z" w16du:dateUtc="2025-02-28T18:35:00Z">
          <w:r w:rsidR="00E8487E">
            <w:rPr>
              <w:noProof/>
            </w:rPr>
            <w:t>3</w:t>
          </w:r>
        </w:ins>
        <w:del w:id="60" w:author="Marco Aurélio Barbiero" w:date="2025-02-28T15:35:00Z" w16du:dateUtc="2025-02-28T18:35:00Z">
          <w:r w:rsidDel="00E8487E">
            <w:rPr>
              <w:noProof/>
            </w:rPr>
            <w:delText>2</w:delText>
          </w:r>
        </w:del>
      </w:fldSimple>
      <w:bookmarkEnd w:id="58"/>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61"/>
      <w:commentRangeStart w:id="62"/>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61"/>
      <w:r>
        <w:rPr>
          <w:rStyle w:val="Refdecomentrio"/>
        </w:rPr>
        <w:commentReference w:id="61"/>
      </w:r>
      <w:commentRangeEnd w:id="62"/>
      <w:r w:rsidR="002C6DD5">
        <w:rPr>
          <w:rStyle w:val="Refdecomentrio"/>
        </w:rPr>
        <w:commentReference w:id="62"/>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367551">
      <w:pPr>
        <w:pStyle w:val="Legenda"/>
      </w:pPr>
      <w:bookmarkStart w:id="63" w:name="_Ref191478284"/>
      <w:r>
        <w:lastRenderedPageBreak/>
        <w:t xml:space="preserve">Figura </w:t>
      </w:r>
      <w:fldSimple w:instr=" SEQ Figura \* ARABIC ">
        <w:r>
          <w:rPr>
            <w:noProof/>
          </w:rPr>
          <w:t>7</w:t>
        </w:r>
      </w:fldSimple>
      <w:bookmarkEnd w:id="63"/>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6865A91D" w:rsidR="00603026" w:rsidRDefault="00603026" w:rsidP="00603026">
            <w:pPr>
              <w:ind w:firstLine="0"/>
              <w:jc w:val="center"/>
              <w:rPr>
                <w:lang w:eastAsia="pt-BR"/>
              </w:rPr>
            </w:pPr>
            <w:r w:rsidRPr="00603026">
              <w:rPr>
                <w:noProof/>
                <w:lang w:eastAsia="pt-BR"/>
              </w:rPr>
              <w:drawing>
                <wp:inline distT="0" distB="0" distL="0" distR="0" wp14:anchorId="1F15ADEE" wp14:editId="03F617BF">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367551">
      <w:pPr>
        <w:pStyle w:val="Legenda"/>
      </w:pPr>
      <w:bookmarkStart w:id="64" w:name="_Ref191477230"/>
      <w:r>
        <w:t xml:space="preserve">Figura </w:t>
      </w:r>
      <w:fldSimple w:instr=" SEQ Figura \* ARABIC ">
        <w:r w:rsidR="00603026">
          <w:rPr>
            <w:noProof/>
          </w:rPr>
          <w:t>8</w:t>
        </w:r>
      </w:fldSimple>
      <w:bookmarkEnd w:id="64"/>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E2DCEC8" w:rsidR="00A0431C" w:rsidRDefault="00212F4A" w:rsidP="00A0431C">
            <w:pPr>
              <w:ind w:firstLine="0"/>
              <w:rPr>
                <w:lang w:eastAsia="pt-BR"/>
              </w:rPr>
            </w:pPr>
            <w:r w:rsidRPr="00212F4A">
              <w:rPr>
                <w:noProof/>
                <w:lang w:eastAsia="pt-BR"/>
              </w:rPr>
              <w:drawing>
                <wp:inline distT="0" distB="0" distL="0" distR="0" wp14:anchorId="0E628BE0" wp14:editId="759CD335">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367551">
      <w:pPr>
        <w:pStyle w:val="Legenda"/>
      </w:pPr>
      <w:bookmarkStart w:id="65" w:name="_Ref191478455"/>
      <w:r>
        <w:lastRenderedPageBreak/>
        <w:t xml:space="preserve">Figura </w:t>
      </w:r>
      <w:fldSimple w:instr=" SEQ Figura \* ARABIC ">
        <w:r w:rsidR="00603026">
          <w:rPr>
            <w:noProof/>
          </w:rPr>
          <w:t>9</w:t>
        </w:r>
      </w:fldSimple>
      <w:bookmarkEnd w:id="65"/>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325CCD76" w:rsidR="00A0431C" w:rsidRDefault="00EC70E6" w:rsidP="00AF175A">
            <w:pPr>
              <w:ind w:firstLine="0"/>
              <w:rPr>
                <w:lang w:eastAsia="pt-BR"/>
              </w:rPr>
            </w:pPr>
            <w:r w:rsidRPr="00EC70E6">
              <w:rPr>
                <w:noProof/>
                <w:lang w:eastAsia="pt-BR"/>
              </w:rPr>
              <w:drawing>
                <wp:inline distT="0" distB="0" distL="0" distR="0" wp14:anchorId="2D42E529" wp14:editId="7A5E1FB2">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66" w:name="_Toc191669457"/>
      <w:r>
        <w:t xml:space="preserve">Presença do CIATA nos </w:t>
      </w:r>
      <w:r w:rsidRPr="000B458E">
        <w:t>cadastros</w:t>
      </w:r>
      <w:r>
        <w:t xml:space="preserve"> imobiliários</w:t>
      </w:r>
      <w:bookmarkEnd w:id="66"/>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58C9DCD0" w:rsidR="00F117C6" w:rsidRDefault="001F0707" w:rsidP="00367551">
      <w:pPr>
        <w:pStyle w:val="Legenda"/>
      </w:pPr>
      <w:r>
        <w:t xml:space="preserve">Tabela </w:t>
      </w:r>
      <w:fldSimple w:instr=" SEQ Tabela \* ARABIC ">
        <w:r w:rsidR="00442B37">
          <w:rPr>
            <w:noProof/>
          </w:rPr>
          <w:t>4</w:t>
        </w:r>
      </w:fldSimple>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67" w:name="_Toc183090308"/>
      <w:bookmarkStart w:id="68" w:name="_Toc191669458"/>
      <w:r w:rsidRPr="00B322C5">
        <w:rPr>
          <w:lang w:eastAsia="pt-BR"/>
        </w:rPr>
        <w:t>CIATA e imageamento</w:t>
      </w:r>
      <w:bookmarkEnd w:id="67"/>
      <w:bookmarkEnd w:id="68"/>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lastRenderedPageBreak/>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69" w:name="_Ref191278478"/>
      <w:bookmarkStart w:id="70" w:name="_Ref191278485"/>
      <w:bookmarkStart w:id="71" w:name="_Toc191669459"/>
      <w:r>
        <w:rPr>
          <w:lang w:eastAsia="pt-BR"/>
        </w:rPr>
        <w:t xml:space="preserve">CIATA </w:t>
      </w:r>
      <w:r w:rsidR="002B5096">
        <w:rPr>
          <w:lang w:eastAsia="pt-BR"/>
        </w:rPr>
        <w:t>e a Lei Geral de Proteção de Dados</w:t>
      </w:r>
      <w:r>
        <w:rPr>
          <w:lang w:eastAsia="pt-BR"/>
        </w:rPr>
        <w:t xml:space="preserve"> (LGPD)</w:t>
      </w:r>
      <w:bookmarkEnd w:id="69"/>
      <w:bookmarkEnd w:id="70"/>
      <w:bookmarkEnd w:id="71"/>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xml:space="preserve">, por exemplo, prevê a possibilidade de o ente tributante exigir que os contribuintes prestem as informações patrimoniais, fiscais e contábeis necessárias ao cumprimento das normas tributárias. Além dos </w:t>
      </w:r>
      <w:r>
        <w:rPr>
          <w:lang w:eastAsia="pt-BR"/>
        </w:rPr>
        <w:lastRenderedPageBreak/>
        <w:t>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0A2F7BC1" w14:textId="45495100" w:rsidR="00040805" w:rsidRPr="009F78DA" w:rsidRDefault="00040805" w:rsidP="00EF6908">
      <w:pPr>
        <w:pStyle w:val="Ttulo2"/>
        <w:rPr>
          <w:u w:val="single"/>
        </w:rPr>
      </w:pPr>
      <w:r w:rsidRPr="00040805">
        <w:rPr>
          <w:lang w:eastAsia="pt-BR"/>
        </w:rPr>
        <w:t xml:space="preserve">CNEFE </w:t>
      </w:r>
      <w:r>
        <w:rPr>
          <w:lang w:eastAsia="pt-BR"/>
        </w:rPr>
        <w:t xml:space="preserve">- </w:t>
      </w:r>
      <w:r w:rsidRPr="004500A5">
        <w:t>Cadastro Nacional de Endereços para Fins Estatísticos</w:t>
      </w:r>
      <w:r>
        <w:t xml:space="preserve"> </w:t>
      </w:r>
    </w:p>
    <w:p w14:paraId="480D2397" w14:textId="77777777" w:rsidR="000C2D2D" w:rsidRDefault="000C2D2D" w:rsidP="000C2D2D">
      <w:pPr>
        <w:rPr>
          <w:lang w:eastAsia="pt-BR"/>
        </w:rPr>
      </w:pPr>
      <w:r>
        <w:rPr>
          <w:lang w:eastAsia="pt-BR"/>
        </w:rPr>
        <w:t>O Cadastro Nacional de Endereços para Fins Estatísticos - CNEFE é uma base de dados de abrangência nacional criada em 2005. Esse cadastro contempla endereços georreferenciados de domicílios e estabelecimentos de todo o país.</w:t>
      </w:r>
    </w:p>
    <w:p w14:paraId="3B1B2E53" w14:textId="77777777" w:rsidR="000C2D2D" w:rsidRDefault="000C2D2D" w:rsidP="000C2D2D">
      <w:pPr>
        <w:rPr>
          <w:lang w:eastAsia="pt-BR"/>
        </w:rPr>
      </w:pPr>
      <w:r>
        <w:rPr>
          <w:lang w:eastAsia="pt-BR"/>
        </w:rPr>
        <w:lastRenderedPageBreak/>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1CCCF128" w14:textId="77777777" w:rsidR="000C2D2D" w:rsidRDefault="000C2D2D" w:rsidP="000C2D2D">
      <w:pPr>
        <w:rPr>
          <w:lang w:eastAsia="pt-BR"/>
        </w:rPr>
      </w:pPr>
    </w:p>
    <w:p w14:paraId="7D4C5E8C" w14:textId="77777777" w:rsidR="000C2D2D" w:rsidRDefault="000C2D2D" w:rsidP="000C2D2D">
      <w:pPr>
        <w:rPr>
          <w:lang w:eastAsia="pt-BR"/>
        </w:rPr>
      </w:pPr>
      <w:r>
        <w:rPr>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75D42AF3" w14:textId="77777777" w:rsidR="000C2D2D" w:rsidRDefault="000C2D2D" w:rsidP="000C2D2D">
      <w:pPr>
        <w:rPr>
          <w:lang w:eastAsia="pt-BR"/>
        </w:rPr>
      </w:pPr>
    </w:p>
    <w:p w14:paraId="581CE37F" w14:textId="6780A37C" w:rsidR="00040805" w:rsidRDefault="000C2D2D" w:rsidP="000C2D2D">
      <w:pPr>
        <w:rPr>
          <w:lang w:eastAsia="pt-BR"/>
        </w:rPr>
      </w:pPr>
      <w:r>
        <w:rPr>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p>
    <w:p w14:paraId="7F6167DD" w14:textId="6BED2FDA" w:rsidR="000C2D2D" w:rsidRDefault="000C2D2D" w:rsidP="000C2D2D">
      <w:pPr>
        <w:rPr>
          <w:lang w:eastAsia="pt-BR"/>
        </w:rPr>
      </w:pPr>
      <w:r>
        <w:rPr>
          <w:lang w:eastAsia="pt-BR"/>
        </w:rPr>
        <w:t>Os dados são disponibilizados nos formatos</w:t>
      </w:r>
    </w:p>
    <w:p w14:paraId="7830DD5B" w14:textId="35230D2C" w:rsidR="001E24F2" w:rsidRPr="001E24F2" w:rsidRDefault="001E24F2" w:rsidP="000B085C">
      <w:pPr>
        <w:pStyle w:val="Ttulo2"/>
        <w:rPr>
          <w:rFonts w:eastAsia="Times New Roman"/>
          <w:lang w:eastAsia="pt-BR"/>
        </w:rPr>
      </w:pPr>
      <w:bookmarkStart w:id="72" w:name="_Toc191669460"/>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72"/>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w:t>
      </w:r>
      <w:proofErr w:type="spellStart"/>
      <w:r w:rsidRPr="001E24F2">
        <w:rPr>
          <w:lang w:eastAsia="pt-BR"/>
        </w:rPr>
        <w:t>GeoJSON</w:t>
      </w:r>
      <w:proofErr w:type="spellEnd"/>
      <w:r w:rsidRPr="001E24F2">
        <w:rPr>
          <w:lang w:eastAsia="pt-BR"/>
        </w:rPr>
        <w:t xml:space="preserve">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73" w:name="_Toc191669461"/>
      <w:r w:rsidRPr="007C7115">
        <w:lastRenderedPageBreak/>
        <w:t>Sistemas de Informação Geográfica (SIG).</w:t>
      </w:r>
      <w:bookmarkEnd w:id="73"/>
      <w:r w:rsidRPr="007C7115">
        <w:t xml:space="preserve"> </w:t>
      </w:r>
      <w:r w:rsidR="00FC7968">
        <w:tab/>
      </w:r>
    </w:p>
    <w:p w14:paraId="6BD04A37" w14:textId="77777777" w:rsidR="002E2CD6" w:rsidRPr="007C7115" w:rsidRDefault="002E2CD6" w:rsidP="000B085C">
      <w:pPr>
        <w:pStyle w:val="Ttulo2"/>
      </w:pPr>
      <w:bookmarkStart w:id="74" w:name="_Toc191669462"/>
      <w:r w:rsidRPr="007C7115">
        <w:t>Cadastro Imobiliário e Georreferenciamento.</w:t>
      </w:r>
      <w:bookmarkEnd w:id="74"/>
      <w:r w:rsidRPr="007C7115">
        <w:t xml:space="preserve"> </w:t>
      </w:r>
    </w:p>
    <w:p w14:paraId="10A4BE9C" w14:textId="79111357" w:rsidR="001D772A" w:rsidRPr="007C7115" w:rsidRDefault="00406037" w:rsidP="000B085C">
      <w:pPr>
        <w:pStyle w:val="Ttulo1"/>
      </w:pPr>
      <w:bookmarkStart w:id="75" w:name="_Toc191669463"/>
      <w:r>
        <w:t>M</w:t>
      </w:r>
      <w:r w:rsidR="001D772A" w:rsidRPr="007C7115">
        <w:t>etodologia</w:t>
      </w:r>
      <w:r w:rsidR="005E6C0C">
        <w:t xml:space="preserve"> da pesquisa</w:t>
      </w:r>
      <w:bookmarkEnd w:id="75"/>
    </w:p>
    <w:p w14:paraId="2B0DFEDA" w14:textId="14A9C911" w:rsidR="000C3264" w:rsidRDefault="000C3264" w:rsidP="000B085C">
      <w:pPr>
        <w:pStyle w:val="Ttulo2"/>
      </w:pPr>
      <w:bookmarkStart w:id="76" w:name="_Toc191669464"/>
      <w:r>
        <w:t>Etapas</w:t>
      </w:r>
      <w:bookmarkEnd w:id="76"/>
      <w:r w:rsidR="00AE7CE0" w:rsidRPr="00AE7CE0">
        <w:t xml:space="preserve"> </w:t>
      </w:r>
    </w:p>
    <w:p w14:paraId="07F0D598" w14:textId="7921ACA7" w:rsidR="00AE7CE0" w:rsidRDefault="004705B8" w:rsidP="000B458E">
      <w:pPr>
        <w:pStyle w:val="Ttulo3"/>
      </w:pPr>
      <w:bookmarkStart w:id="77" w:name="_Toc191669465"/>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bookmarkEnd w:id="77"/>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611A2F70" w14:textId="7E0B3742" w:rsidR="00252158" w:rsidRDefault="00252158" w:rsidP="00367551">
      <w:pPr>
        <w:pStyle w:val="Legenda"/>
      </w:pPr>
      <w:bookmarkStart w:id="78" w:name="_Ref191279887"/>
      <w:r>
        <w:t xml:space="preserve">Tabela </w:t>
      </w:r>
      <w:fldSimple w:instr=" SEQ Tabela \* ARABIC ">
        <w:r w:rsidR="002D6A21">
          <w:rPr>
            <w:noProof/>
          </w:rPr>
          <w:t>5</w:t>
        </w:r>
      </w:fldSimple>
      <w:bookmarkEnd w:id="78"/>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363BF">
      <w:pPr>
        <w:pStyle w:val="PargrafodaLista"/>
        <w:ind w:left="1571" w:firstLine="0"/>
      </w:pPr>
    </w:p>
    <w:p w14:paraId="1628CA7A" w14:textId="050B3A55" w:rsidR="003809CD" w:rsidRPr="007C7115" w:rsidRDefault="00A05F79" w:rsidP="007363BF">
      <w:pPr>
        <w:pStyle w:val="Ttulo3"/>
      </w:pPr>
      <w:bookmarkStart w:id="79" w:name="_Toc191669466"/>
      <w:r>
        <w:t xml:space="preserve">Definir e povoar um banco de dados relacional </w:t>
      </w:r>
      <w:r w:rsidR="00591CEC">
        <w:t>com os dados dos imóveis</w:t>
      </w:r>
      <w:bookmarkEnd w:id="79"/>
    </w:p>
    <w:p w14:paraId="3D3ECF8E" w14:textId="1BE09876" w:rsidR="00AE7CE0" w:rsidRDefault="00591CEC" w:rsidP="007363BF">
      <w:pPr>
        <w:pStyle w:val="Ttulo3"/>
      </w:pPr>
      <w:bookmarkStart w:id="80" w:name="_Toc191669467"/>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w:t>
      </w:r>
      <w:proofErr w:type="spellStart"/>
      <w:r w:rsidR="007A407B">
        <w:t>Retangópolis</w:t>
      </w:r>
      <w:proofErr w:type="spellEnd"/>
      <w:r w:rsidR="007A407B">
        <w:t>)</w:t>
      </w:r>
      <w:r w:rsidR="00770B33">
        <w:t>.</w:t>
      </w:r>
      <w:bookmarkEnd w:id="80"/>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710CEE">
      <w:pPr>
        <w:pStyle w:val="PargrafodaLista"/>
        <w:numPr>
          <w:ilvl w:val="0"/>
          <w:numId w:val="6"/>
        </w:numPr>
      </w:pPr>
      <w:r>
        <w:lastRenderedPageBreak/>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81" w:name="_Toc191669468"/>
      <w:r>
        <w:t>cronograma</w:t>
      </w:r>
      <w:bookmarkEnd w:id="81"/>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82" w:name="_Toc191669469"/>
      <w:r w:rsidRPr="007C7115">
        <w:t xml:space="preserve">Desenvolvimento do </w:t>
      </w:r>
      <w:r w:rsidRPr="000B085C">
        <w:t>Protótipo</w:t>
      </w:r>
      <w:r w:rsidRPr="007C7115">
        <w:t>:</w:t>
      </w:r>
      <w:bookmarkEnd w:id="82"/>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83" w:name="_Toc191669470"/>
      <w:r w:rsidRPr="007C7115">
        <w:t>Arquitetura do sistema.</w:t>
      </w:r>
      <w:bookmarkEnd w:id="83"/>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84" w:name="_Toc191669471"/>
      <w:r w:rsidRPr="007C7115">
        <w:t>Implementação do Banco de Dados Textual.</w:t>
      </w:r>
      <w:bookmarkEnd w:id="84"/>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85" w:name="_Toc191669472"/>
      <w:r w:rsidRPr="007C7115">
        <w:lastRenderedPageBreak/>
        <w:t>Desenvolvimento da Interface de usuário.</w:t>
      </w:r>
      <w:bookmarkEnd w:id="85"/>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86" w:name="_Toc191669473"/>
      <w:r w:rsidRPr="007C7115">
        <w:t>Integração com sistemas de georreferenc</w:t>
      </w:r>
      <w:r w:rsidR="00B51B86">
        <w:t>I</w:t>
      </w:r>
      <w:r w:rsidRPr="007C7115">
        <w:t>amento.</w:t>
      </w:r>
      <w:bookmarkEnd w:id="86"/>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87" w:name="_Toc191669474"/>
      <w:r w:rsidRPr="007C7115">
        <w:t>Resultados e Discussão:</w:t>
      </w:r>
      <w:bookmarkEnd w:id="87"/>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4E6C61F2" w14:textId="77777777" w:rsidR="00184C1F" w:rsidRPr="007C7115" w:rsidRDefault="00184C1F" w:rsidP="00710CEE">
      <w:pPr>
        <w:numPr>
          <w:ilvl w:val="1"/>
          <w:numId w:val="5"/>
        </w:numPr>
        <w:rPr>
          <w:rFonts w:cs="Arial"/>
          <w:szCs w:val="24"/>
        </w:rPr>
      </w:pPr>
    </w:p>
    <w:p w14:paraId="22C2B700" w14:textId="77777777" w:rsidR="001D772A" w:rsidRDefault="001D772A" w:rsidP="000B085C">
      <w:pPr>
        <w:pStyle w:val="Ttulo1"/>
      </w:pPr>
      <w:bookmarkStart w:id="88" w:name="_Toc191669475"/>
      <w:r>
        <w:t>bibliografia</w:t>
      </w:r>
      <w:bookmarkEnd w:id="88"/>
    </w:p>
    <w:p w14:paraId="70867F74" w14:textId="77777777" w:rsidR="006311A1" w:rsidRPr="006311A1" w:rsidRDefault="001D772A" w:rsidP="006311A1">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6311A1" w:rsidRPr="006311A1">
        <w:rPr>
          <w:rFonts w:cs="Arial"/>
        </w:rPr>
        <w:t xml:space="preserve">AMORIM, A. Cadastro e gestão territorial: uma visão luso-brasileira para a implementação de sistemas de informação cadastral nos municípios. </w:t>
      </w:r>
      <w:r w:rsidR="006311A1" w:rsidRPr="006311A1">
        <w:rPr>
          <w:rFonts w:cs="Arial"/>
          <w:lang w:val="en-US"/>
        </w:rPr>
        <w:t>[</w:t>
      </w:r>
      <w:r w:rsidR="006311A1" w:rsidRPr="006311A1">
        <w:rPr>
          <w:rFonts w:cs="Arial"/>
          <w:i/>
          <w:iCs/>
          <w:lang w:val="en-US"/>
        </w:rPr>
        <w:t>S. l.</w:t>
      </w:r>
      <w:r w:rsidR="006311A1" w:rsidRPr="006311A1">
        <w:rPr>
          <w:rFonts w:cs="Arial"/>
          <w:lang w:val="en-US"/>
        </w:rPr>
        <w:t xml:space="preserve">]: Editora UNESP Digital, 2018. </w:t>
      </w:r>
    </w:p>
    <w:p w14:paraId="72D47142" w14:textId="77777777" w:rsidR="006311A1" w:rsidRPr="006311A1" w:rsidRDefault="006311A1" w:rsidP="006311A1">
      <w:pPr>
        <w:pStyle w:val="Bibliografia"/>
        <w:rPr>
          <w:rFonts w:cs="Arial"/>
          <w:lang w:val="en-US"/>
        </w:rPr>
      </w:pPr>
      <w:r w:rsidRPr="006311A1">
        <w:rPr>
          <w:rFonts w:cs="Arial"/>
          <w:lang w:val="en-US"/>
        </w:rPr>
        <w:t xml:space="preserve">CERUZZI, P. E. A history of modern computing. 2nd </w:t>
      </w:r>
      <w:proofErr w:type="spellStart"/>
      <w:r w:rsidRPr="006311A1">
        <w:rPr>
          <w:rFonts w:cs="Arial"/>
          <w:lang w:val="en-US"/>
        </w:rPr>
        <w:t>eded</w:t>
      </w:r>
      <w:proofErr w:type="spellEnd"/>
      <w:r w:rsidRPr="006311A1">
        <w:rPr>
          <w:rFonts w:cs="Arial"/>
          <w:lang w:val="en-US"/>
        </w:rPr>
        <w:t xml:space="preserve">. London, </w:t>
      </w:r>
      <w:proofErr w:type="gramStart"/>
      <w:r w:rsidRPr="006311A1">
        <w:rPr>
          <w:rFonts w:cs="Arial"/>
          <w:lang w:val="en-US"/>
        </w:rPr>
        <w:t>Eng. ;</w:t>
      </w:r>
      <w:proofErr w:type="gramEnd"/>
      <w:r w:rsidRPr="006311A1">
        <w:rPr>
          <w:rFonts w:cs="Arial"/>
          <w:lang w:val="en-US"/>
        </w:rPr>
        <w:t xml:space="preserve"> Cambridge, Mass: MIT Press, 2003. </w:t>
      </w:r>
    </w:p>
    <w:p w14:paraId="5B09F560" w14:textId="77777777" w:rsidR="006311A1" w:rsidRPr="006311A1" w:rsidRDefault="006311A1" w:rsidP="006311A1">
      <w:pPr>
        <w:pStyle w:val="Bibliografia"/>
        <w:rPr>
          <w:rFonts w:cs="Arial"/>
        </w:rPr>
      </w:pPr>
      <w:r w:rsidRPr="006311A1">
        <w:rPr>
          <w:rFonts w:cs="Arial"/>
        </w:rPr>
        <w:t>CNM. Crise fiscal nos Municípios brasileiros. [</w:t>
      </w:r>
      <w:r w:rsidRPr="006311A1">
        <w:rPr>
          <w:rFonts w:cs="Arial"/>
          <w:i/>
          <w:iCs/>
        </w:rPr>
        <w:t>S. l.</w:t>
      </w:r>
      <w:r w:rsidRPr="006311A1">
        <w:rPr>
          <w:rFonts w:cs="Arial"/>
        </w:rPr>
        <w:t>]: CNM, 2024. Estudo Técnico. Disponível em: https://cnm.org.br/storage/biblioteca/2024/Estudos_tecnicos/202405_ET_CrisenosMunicipios_2023.pdf. Acesso em: 28 fev. 2025.</w:t>
      </w:r>
    </w:p>
    <w:p w14:paraId="28173C38" w14:textId="77777777" w:rsidR="006311A1" w:rsidRPr="006311A1" w:rsidRDefault="006311A1" w:rsidP="006311A1">
      <w:pPr>
        <w:pStyle w:val="Bibliografia"/>
        <w:rPr>
          <w:rFonts w:cs="Arial"/>
        </w:rPr>
      </w:pPr>
      <w:r w:rsidRPr="006311A1">
        <w:rPr>
          <w:rFonts w:cs="Arial"/>
        </w:rPr>
        <w:t xml:space="preserve">CTN - LEI 5.172/1966. 25 out. 1966. Disponível em: https://www.camara.leg.br/proposicoesWeb/prop_mostrarintegra?codteor=290270. </w:t>
      </w:r>
    </w:p>
    <w:p w14:paraId="1E6DE9BE" w14:textId="77777777" w:rsidR="006311A1" w:rsidRPr="006311A1" w:rsidRDefault="006311A1" w:rsidP="006311A1">
      <w:pPr>
        <w:pStyle w:val="Bibliografia"/>
        <w:rPr>
          <w:rFonts w:cs="Arial"/>
        </w:rPr>
      </w:pPr>
      <w:r w:rsidRPr="006311A1">
        <w:rPr>
          <w:rFonts w:cs="Arial"/>
        </w:rPr>
        <w:t xml:space="preserve">CUNHA, E. </w:t>
      </w:r>
      <w:r w:rsidRPr="006311A1">
        <w:rPr>
          <w:rFonts w:cs="Arial"/>
          <w:i/>
          <w:iCs/>
        </w:rPr>
        <w:t>et al.</w:t>
      </w:r>
      <w:r w:rsidRPr="006311A1">
        <w:rPr>
          <w:rFonts w:cs="Arial"/>
        </w:rPr>
        <w:t xml:space="preserve"> O cadastro urbano no Brasil: histórico e evolução. Revista de Geografia e Ordenamento do Território, [</w:t>
      </w:r>
      <w:r w:rsidRPr="006311A1">
        <w:rPr>
          <w:rFonts w:cs="Arial"/>
          <w:i/>
          <w:iCs/>
        </w:rPr>
        <w:t>s. l.</w:t>
      </w:r>
      <w:r w:rsidRPr="006311A1">
        <w:rPr>
          <w:rFonts w:cs="Arial"/>
        </w:rPr>
        <w:t xml:space="preserve">], v. 0, n. 17, p. 55–74, 2019. </w:t>
      </w:r>
    </w:p>
    <w:p w14:paraId="79ACD6BE" w14:textId="77777777" w:rsidR="006311A1" w:rsidRPr="006311A1" w:rsidRDefault="006311A1" w:rsidP="006311A1">
      <w:pPr>
        <w:pStyle w:val="Bibliografia"/>
        <w:rPr>
          <w:rFonts w:cs="Arial"/>
        </w:rPr>
      </w:pPr>
      <w:r w:rsidRPr="006311A1">
        <w:rPr>
          <w:rFonts w:cs="Arial"/>
        </w:rPr>
        <w:t xml:space="preserve">DATE, C. J. Introdução a sistemas de bancos de dados. 8. </w:t>
      </w:r>
      <w:proofErr w:type="spellStart"/>
      <w:r w:rsidRPr="006311A1">
        <w:rPr>
          <w:rFonts w:cs="Arial"/>
        </w:rPr>
        <w:t>eded</w:t>
      </w:r>
      <w:proofErr w:type="spellEnd"/>
      <w:r w:rsidRPr="006311A1">
        <w:rPr>
          <w:rFonts w:cs="Arial"/>
        </w:rPr>
        <w:t xml:space="preserve">. Rio de Janeiro: Campus, 2004. </w:t>
      </w:r>
    </w:p>
    <w:p w14:paraId="76B7241E" w14:textId="77777777" w:rsidR="006311A1" w:rsidRPr="006311A1" w:rsidRDefault="006311A1" w:rsidP="006311A1">
      <w:pPr>
        <w:pStyle w:val="Bibliografia"/>
        <w:rPr>
          <w:rFonts w:cs="Arial"/>
        </w:rPr>
      </w:pPr>
      <w:r w:rsidRPr="006311A1">
        <w:rPr>
          <w:rFonts w:cs="Arial"/>
          <w:lang w:val="en-US"/>
        </w:rPr>
        <w:t xml:space="preserve">ENEMARK, S.; MCLAREN, R.; LEMMEN, C. Fit-for-Purpose Land Administration—Providing Secure Land Rights at Scale. </w:t>
      </w:r>
      <w:r w:rsidRPr="006311A1">
        <w:rPr>
          <w:rFonts w:cs="Arial"/>
        </w:rPr>
        <w:t>Land, [</w:t>
      </w:r>
      <w:r w:rsidRPr="006311A1">
        <w:rPr>
          <w:rFonts w:cs="Arial"/>
          <w:i/>
          <w:iCs/>
        </w:rPr>
        <w:t>s. l.</w:t>
      </w:r>
      <w:r w:rsidRPr="006311A1">
        <w:rPr>
          <w:rFonts w:cs="Arial"/>
        </w:rPr>
        <w:t xml:space="preserve">], v. 10, n. 9, p. 972, 2021. </w:t>
      </w:r>
    </w:p>
    <w:p w14:paraId="6AF17EB8" w14:textId="77777777" w:rsidR="006311A1" w:rsidRPr="006311A1" w:rsidRDefault="006311A1" w:rsidP="006311A1">
      <w:pPr>
        <w:pStyle w:val="Bibliografia"/>
        <w:rPr>
          <w:rFonts w:cs="Arial"/>
          <w:lang w:val="en-US"/>
        </w:rPr>
      </w:pPr>
      <w:r w:rsidRPr="006311A1">
        <w:rPr>
          <w:rFonts w:cs="Arial"/>
        </w:rPr>
        <w:t>IBGE. Censo 2022</w:t>
      </w:r>
      <w:proofErr w:type="gramStart"/>
      <w:r w:rsidRPr="006311A1">
        <w:rPr>
          <w:rFonts w:cs="Arial"/>
        </w:rPr>
        <w:t>. ,</w:t>
      </w:r>
      <w:proofErr w:type="gramEnd"/>
      <w:r w:rsidRPr="006311A1">
        <w:rPr>
          <w:rFonts w:cs="Arial"/>
        </w:rPr>
        <w:t xml:space="preserve"> 2022. Disponível em: https://www.ibge.gov.br/estatisticas/downloads-estatisticas.html?caminho=Censos/Censo_Demografico_2022/. </w:t>
      </w:r>
      <w:proofErr w:type="spellStart"/>
      <w:r w:rsidRPr="006311A1">
        <w:rPr>
          <w:rFonts w:cs="Arial"/>
          <w:lang w:val="en-US"/>
        </w:rPr>
        <w:t>Acesso</w:t>
      </w:r>
      <w:proofErr w:type="spellEnd"/>
      <w:r w:rsidRPr="006311A1">
        <w:rPr>
          <w:rFonts w:cs="Arial"/>
          <w:lang w:val="en-US"/>
        </w:rPr>
        <w:t xml:space="preserve"> </w:t>
      </w:r>
      <w:proofErr w:type="spellStart"/>
      <w:r w:rsidRPr="006311A1">
        <w:rPr>
          <w:rFonts w:cs="Arial"/>
          <w:lang w:val="en-US"/>
        </w:rPr>
        <w:t>em</w:t>
      </w:r>
      <w:proofErr w:type="spellEnd"/>
      <w:r w:rsidRPr="006311A1">
        <w:rPr>
          <w:rFonts w:cs="Arial"/>
          <w:lang w:val="en-US"/>
        </w:rPr>
        <w:t xml:space="preserve">: 2 </w:t>
      </w:r>
      <w:proofErr w:type="gramStart"/>
      <w:r w:rsidRPr="006311A1">
        <w:rPr>
          <w:rFonts w:cs="Arial"/>
          <w:lang w:val="en-US"/>
        </w:rPr>
        <w:t>mar</w:t>
      </w:r>
      <w:proofErr w:type="gramEnd"/>
      <w:r w:rsidRPr="006311A1">
        <w:rPr>
          <w:rFonts w:cs="Arial"/>
          <w:lang w:val="en-US"/>
        </w:rPr>
        <w:t>. 2025.</w:t>
      </w:r>
    </w:p>
    <w:p w14:paraId="4D97415E" w14:textId="77777777" w:rsidR="006311A1" w:rsidRPr="006311A1" w:rsidRDefault="006311A1" w:rsidP="006311A1">
      <w:pPr>
        <w:pStyle w:val="Bibliografia"/>
        <w:rPr>
          <w:rFonts w:cs="Arial"/>
          <w:lang w:val="en-US"/>
        </w:rPr>
      </w:pPr>
      <w:r w:rsidRPr="006311A1">
        <w:rPr>
          <w:rFonts w:cs="Arial"/>
          <w:lang w:val="en-US"/>
        </w:rPr>
        <w:lastRenderedPageBreak/>
        <w:t>RATIONAL SOFTWARE ARCHITECT STANDARD EDITION 7.5.5. [</w:t>
      </w:r>
      <w:r w:rsidRPr="006311A1">
        <w:rPr>
          <w:rFonts w:cs="Arial"/>
          <w:i/>
          <w:iCs/>
          <w:lang w:val="en-US"/>
        </w:rPr>
        <w:t>S. l.</w:t>
      </w:r>
      <w:r w:rsidRPr="006311A1">
        <w:rPr>
          <w:rFonts w:cs="Arial"/>
          <w:lang w:val="en-US"/>
        </w:rPr>
        <w:t xml:space="preserve">], 2021. </w:t>
      </w:r>
      <w:r w:rsidRPr="006311A1">
        <w:rPr>
          <w:rFonts w:cs="Arial"/>
        </w:rPr>
        <w:t xml:space="preserve">Disponível em: https://www.ibm.com/docs/pt-br/rsas/7.5.0?topic=diagrams-relationships-in-class. </w:t>
      </w:r>
      <w:proofErr w:type="spellStart"/>
      <w:r w:rsidRPr="006311A1">
        <w:rPr>
          <w:rFonts w:cs="Arial"/>
          <w:lang w:val="en-US"/>
        </w:rPr>
        <w:t>Acesso</w:t>
      </w:r>
      <w:proofErr w:type="spellEnd"/>
      <w:r w:rsidRPr="006311A1">
        <w:rPr>
          <w:rFonts w:cs="Arial"/>
          <w:lang w:val="en-US"/>
        </w:rPr>
        <w:t xml:space="preserve"> </w:t>
      </w:r>
      <w:proofErr w:type="spellStart"/>
      <w:r w:rsidRPr="006311A1">
        <w:rPr>
          <w:rFonts w:cs="Arial"/>
          <w:lang w:val="en-US"/>
        </w:rPr>
        <w:t>em</w:t>
      </w:r>
      <w:proofErr w:type="spellEnd"/>
      <w:r w:rsidRPr="006311A1">
        <w:rPr>
          <w:rFonts w:cs="Arial"/>
          <w:lang w:val="en-US"/>
        </w:rPr>
        <w:t xml:space="preserve">: 6 </w:t>
      </w:r>
      <w:proofErr w:type="spellStart"/>
      <w:r w:rsidRPr="006311A1">
        <w:rPr>
          <w:rFonts w:cs="Arial"/>
          <w:lang w:val="en-US"/>
        </w:rPr>
        <w:t>dez</w:t>
      </w:r>
      <w:proofErr w:type="spellEnd"/>
      <w:r w:rsidRPr="006311A1">
        <w:rPr>
          <w:rFonts w:cs="Arial"/>
          <w:lang w:val="en-US"/>
        </w:rPr>
        <w:t xml:space="preserve">. 2024. </w:t>
      </w:r>
    </w:p>
    <w:p w14:paraId="3EB39BF9" w14:textId="77777777" w:rsidR="006311A1" w:rsidRPr="006311A1" w:rsidRDefault="006311A1" w:rsidP="006311A1">
      <w:pPr>
        <w:pStyle w:val="Bibliografia"/>
        <w:rPr>
          <w:rFonts w:cs="Arial"/>
        </w:rPr>
      </w:pPr>
      <w:r w:rsidRPr="006311A1">
        <w:rPr>
          <w:rFonts w:cs="Arial"/>
          <w:lang w:val="en-US"/>
        </w:rPr>
        <w:t xml:space="preserve">ISO 19152:2012(EN), GEOGRAPHIC INFORMATION — LAND ADMINISTRATION DOMAIN MODEL (LADM). </w:t>
      </w:r>
      <w:r w:rsidRPr="006311A1">
        <w:rPr>
          <w:rFonts w:cs="Arial"/>
        </w:rPr>
        <w:t>[</w:t>
      </w:r>
      <w:r w:rsidRPr="006311A1">
        <w:rPr>
          <w:rFonts w:cs="Arial"/>
          <w:i/>
          <w:iCs/>
        </w:rPr>
        <w:t>S. l.</w:t>
      </w:r>
      <w:r w:rsidRPr="006311A1">
        <w:rPr>
          <w:rFonts w:cs="Arial"/>
        </w:rPr>
        <w:t xml:space="preserve">], 2012. Disponível em: https://www.iso.org/obp/ui/en/#iso:std:iso:19152:ed-1:v1:en. Acesso em: 6 dez. 2024. </w:t>
      </w:r>
    </w:p>
    <w:p w14:paraId="0B737DB8" w14:textId="77777777" w:rsidR="006311A1" w:rsidRPr="006311A1" w:rsidRDefault="006311A1" w:rsidP="006311A1">
      <w:pPr>
        <w:pStyle w:val="Bibliografia"/>
        <w:rPr>
          <w:rFonts w:cs="Arial"/>
        </w:rPr>
      </w:pPr>
      <w:r w:rsidRPr="006311A1">
        <w:rPr>
          <w:rFonts w:cs="Arial"/>
        </w:rPr>
        <w:t>LGPD - LEI N</w:t>
      </w:r>
      <w:r w:rsidRPr="006311A1">
        <w:rPr>
          <w:rFonts w:cs="Arial"/>
          <w:vertAlign w:val="superscript"/>
        </w:rPr>
        <w:t>o</w:t>
      </w:r>
      <w:r w:rsidRPr="006311A1">
        <w:rPr>
          <w:rFonts w:cs="Arial"/>
        </w:rPr>
        <w:t xml:space="preserve"> 13.709/2018. Congresso Nacional - Brasil. 14 ago. 2018. Disponível em: https://www2.camara.leg.br/legin/fed/lei/2018/lei-13709-14-agosto-2018-787077-publicacaooriginal-156212-pl.html. </w:t>
      </w:r>
    </w:p>
    <w:p w14:paraId="68AAC2A6" w14:textId="77777777" w:rsidR="006311A1" w:rsidRPr="006311A1" w:rsidRDefault="006311A1" w:rsidP="006311A1">
      <w:pPr>
        <w:pStyle w:val="Bibliografia"/>
        <w:rPr>
          <w:rFonts w:cs="Arial"/>
        </w:rPr>
      </w:pPr>
      <w:r w:rsidRPr="006311A1">
        <w:rPr>
          <w:rFonts w:cs="Arial"/>
        </w:rPr>
        <w:t>MF-CIATA. Manual do Cadastro Imobiliário - CIATA. [</w:t>
      </w:r>
      <w:r w:rsidRPr="006311A1">
        <w:rPr>
          <w:rFonts w:cs="Arial"/>
          <w:i/>
          <w:iCs/>
        </w:rPr>
        <w:t>S. l.: s. n.</w:t>
      </w:r>
      <w:r w:rsidRPr="006311A1">
        <w:rPr>
          <w:rFonts w:cs="Arial"/>
        </w:rPr>
        <w:t xml:space="preserve">], 1979. </w:t>
      </w:r>
    </w:p>
    <w:p w14:paraId="79FA4D17" w14:textId="77777777" w:rsidR="006311A1" w:rsidRPr="006311A1" w:rsidRDefault="006311A1" w:rsidP="006311A1">
      <w:pPr>
        <w:pStyle w:val="Bibliografia"/>
        <w:rPr>
          <w:rFonts w:cs="Arial"/>
        </w:rPr>
      </w:pPr>
      <w:r w:rsidRPr="006311A1">
        <w:rPr>
          <w:rFonts w:cs="Arial"/>
        </w:rPr>
        <w:t>PANCHINIAK, T. Discussão sobre modelos conceituais relacionados ao cadastro territorial: estudo de caso de Joinville. [</w:t>
      </w:r>
      <w:r w:rsidRPr="006311A1">
        <w:rPr>
          <w:rFonts w:cs="Arial"/>
          <w:i/>
          <w:iCs/>
        </w:rPr>
        <w:t>S. l.</w:t>
      </w:r>
      <w:r w:rsidRPr="006311A1">
        <w:rPr>
          <w:rFonts w:cs="Arial"/>
        </w:rPr>
        <w:t xml:space="preserve">], 2017. Disponível em: https://repositorio.ufsc.br/handle/123456789/189319. Acesso em: 2 dez. 2024. </w:t>
      </w:r>
    </w:p>
    <w:p w14:paraId="126C760D" w14:textId="77777777" w:rsidR="006311A1" w:rsidRPr="006311A1" w:rsidRDefault="006311A1" w:rsidP="006311A1">
      <w:pPr>
        <w:pStyle w:val="Bibliografia"/>
        <w:rPr>
          <w:rFonts w:cs="Arial"/>
        </w:rPr>
      </w:pPr>
      <w:r w:rsidRPr="006311A1">
        <w:rPr>
          <w:rFonts w:cs="Arial"/>
        </w:rPr>
        <w:t>PORTAL NACIONAL DE CONTRATAÇÕES PÚBLICAS - PNCP. [</w:t>
      </w:r>
      <w:r w:rsidRPr="006311A1">
        <w:rPr>
          <w:rFonts w:cs="Arial"/>
          <w:i/>
          <w:iCs/>
        </w:rPr>
        <w:t>S. l.</w:t>
      </w:r>
      <w:r w:rsidRPr="006311A1">
        <w:rPr>
          <w:rFonts w:cs="Arial"/>
        </w:rPr>
        <w:t xml:space="preserve">], 2025. Disponível em: https://www.gov.br/pncp/pt-br. Acesso em: 21 fev. 2025. </w:t>
      </w:r>
    </w:p>
    <w:p w14:paraId="65F98C97" w14:textId="77777777" w:rsidR="006311A1" w:rsidRPr="006311A1" w:rsidRDefault="006311A1" w:rsidP="006311A1">
      <w:pPr>
        <w:pStyle w:val="Bibliografia"/>
        <w:rPr>
          <w:rFonts w:cs="Arial"/>
        </w:rPr>
      </w:pPr>
      <w:r w:rsidRPr="006311A1">
        <w:rPr>
          <w:rFonts w:cs="Arial"/>
        </w:rPr>
        <w:t xml:space="preserve">SILVA, E. da. Cadastro Territorial Multifinalitário aplicado à gestão municipal. Florianópolis, SC: </w:t>
      </w:r>
      <w:proofErr w:type="spellStart"/>
      <w:r w:rsidRPr="006311A1">
        <w:rPr>
          <w:rFonts w:cs="Arial"/>
        </w:rPr>
        <w:t>Ufsc</w:t>
      </w:r>
      <w:proofErr w:type="spellEnd"/>
      <w:r w:rsidRPr="006311A1">
        <w:rPr>
          <w:rFonts w:cs="Arial"/>
        </w:rPr>
        <w:t xml:space="preserve">, 2023. </w:t>
      </w:r>
    </w:p>
    <w:p w14:paraId="31935BB7" w14:textId="77777777" w:rsidR="006311A1" w:rsidRPr="006311A1" w:rsidRDefault="006311A1" w:rsidP="006311A1">
      <w:pPr>
        <w:pStyle w:val="Bibliografia"/>
        <w:rPr>
          <w:rFonts w:cs="Arial"/>
        </w:rPr>
      </w:pPr>
      <w:r w:rsidRPr="006311A1">
        <w:rPr>
          <w:rFonts w:cs="Arial"/>
        </w:rPr>
        <w:t xml:space="preserve">SISCONFI/STN. </w:t>
      </w:r>
      <w:proofErr w:type="spellStart"/>
      <w:r w:rsidRPr="006311A1">
        <w:rPr>
          <w:rFonts w:cs="Arial"/>
        </w:rPr>
        <w:t>siconfi</w:t>
      </w:r>
      <w:proofErr w:type="spellEnd"/>
      <w:proofErr w:type="gramStart"/>
      <w:r w:rsidRPr="006311A1">
        <w:rPr>
          <w:rFonts w:cs="Arial"/>
        </w:rPr>
        <w:t>. ,</w:t>
      </w:r>
      <w:proofErr w:type="gramEnd"/>
      <w:r w:rsidRPr="006311A1">
        <w:rPr>
          <w:rFonts w:cs="Arial"/>
        </w:rPr>
        <w:t xml:space="preserve"> 2023. Disponível em: https://siconfi.tesouro.gov.br/siconfi/pages/public/sti/iframe_sti.jsf. Acesso em: 28 fev. 2025.</w:t>
      </w:r>
    </w:p>
    <w:p w14:paraId="6BDF6AFC" w14:textId="1377FAAA"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lang w:eastAsia="pt-BR"/>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16"/>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1" w:author="Carlos" w:date="2025-02-20T15:51:00Z" w:initials="C">
    <w:p w14:paraId="3B0C85D2" w14:textId="58E8E601" w:rsidR="007E2FD5" w:rsidRDefault="007E2FD5">
      <w:pPr>
        <w:pStyle w:val="Textodecomentrio"/>
      </w:pPr>
      <w:r>
        <w:rPr>
          <w:rStyle w:val="Refdecomentrio"/>
        </w:rPr>
        <w:annotationRef/>
      </w:r>
      <w:r>
        <w:t>Em formato analógico?</w:t>
      </w:r>
    </w:p>
  </w:comment>
  <w:comment w:id="22"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1"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47"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9"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50"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53"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61"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62"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6F6E677C"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6F6E677C" w16cid:durableId="6F6E677C"/>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E8487" w14:textId="77777777" w:rsidR="006E1E8B" w:rsidRPr="00B322C5" w:rsidRDefault="006E1E8B" w:rsidP="00362BEC">
      <w:pPr>
        <w:spacing w:line="240" w:lineRule="auto"/>
      </w:pPr>
      <w:r w:rsidRPr="00B322C5">
        <w:separator/>
      </w:r>
    </w:p>
  </w:endnote>
  <w:endnote w:type="continuationSeparator" w:id="0">
    <w:p w14:paraId="2482C75E" w14:textId="77777777" w:rsidR="006E1E8B" w:rsidRPr="00B322C5" w:rsidRDefault="006E1E8B"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80AA86" w14:textId="77777777" w:rsidR="006E1E8B" w:rsidRPr="00B322C5" w:rsidRDefault="006E1E8B" w:rsidP="00802B3F">
      <w:pPr>
        <w:spacing w:line="240" w:lineRule="auto"/>
        <w:ind w:firstLine="0"/>
      </w:pPr>
      <w:r w:rsidRPr="00B322C5">
        <w:separator/>
      </w:r>
    </w:p>
  </w:footnote>
  <w:footnote w:type="continuationSeparator" w:id="0">
    <w:p w14:paraId="3B754E8F" w14:textId="77777777" w:rsidR="006E1E8B" w:rsidRPr="00B322C5" w:rsidRDefault="006E1E8B" w:rsidP="00362BEC">
      <w:pPr>
        <w:spacing w:line="240" w:lineRule="auto"/>
      </w:pPr>
      <w:r w:rsidRPr="00B322C5">
        <w:continuationSeparator/>
      </w:r>
    </w:p>
  </w:footnote>
  <w:footnote w:id="1">
    <w:p w14:paraId="40CE76F3" w14:textId="77777777" w:rsidR="00160061" w:rsidRDefault="00160061" w:rsidP="00367551">
      <w:pPr>
        <w:pStyle w:val="Legenda"/>
        <w:jc w:val="left"/>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367551">
      <w:pPr>
        <w:pStyle w:val="Textodenotaderodap"/>
        <w:ind w:firstLine="0"/>
        <w:jc w:val="left"/>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pPr>
        <w:pStyle w:val="Textodenotaderodap"/>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pPr>
        <w:pStyle w:val="Textodenotaderodap"/>
      </w:pPr>
      <w:r>
        <w:rPr>
          <w:rStyle w:val="Refdenotaderodap"/>
        </w:rPr>
        <w:footnoteRef/>
      </w:r>
      <w:r>
        <w:t xml:space="preserve"> Miraselva - PR</w:t>
      </w:r>
    </w:p>
  </w:footnote>
  <w:footnote w:id="5">
    <w:p w14:paraId="70123002" w14:textId="27B2CE7A" w:rsidR="009A44DA" w:rsidRDefault="009A44DA">
      <w:pPr>
        <w:pStyle w:val="Textodenotaderodap"/>
      </w:pPr>
      <w:r>
        <w:rPr>
          <w:rStyle w:val="Refdenotaderodap"/>
        </w:rPr>
        <w:footnoteRef/>
      </w:r>
      <w:r>
        <w:t xml:space="preserve"> Parazinho - RN</w:t>
      </w:r>
    </w:p>
  </w:footnote>
  <w:footnote w:id="6">
    <w:p w14:paraId="0FBB0985" w14:textId="0C5D9D88" w:rsidR="001C1381" w:rsidRDefault="001C1381">
      <w:pPr>
        <w:pStyle w:val="Textodenotaderodap"/>
      </w:pPr>
      <w:r>
        <w:rPr>
          <w:rStyle w:val="Refdenotaderodap"/>
        </w:rPr>
        <w:footnoteRef/>
      </w:r>
      <w:r>
        <w:t xml:space="preserve"> Serra da Saudade - MG</w:t>
      </w:r>
    </w:p>
  </w:footnote>
  <w:footnote w:id="7">
    <w:p w14:paraId="6FC7DE4B" w14:textId="4B3F4C96" w:rsidR="00054D32" w:rsidRDefault="00054D32">
      <w:pPr>
        <w:pStyle w:val="Textodenotaderodap"/>
      </w:pPr>
      <w:r>
        <w:rPr>
          <w:rStyle w:val="Refdenotaderodap"/>
        </w:rPr>
        <w:footnoteRef/>
      </w:r>
      <w:r>
        <w:t xml:space="preserve"> Can</w:t>
      </w:r>
      <w:r w:rsidR="00E008E3">
        <w:t>a</w:t>
      </w:r>
      <w:r>
        <w:t>ã dos Carajás - PA</w:t>
      </w:r>
    </w:p>
  </w:footnote>
  <w:footnote w:id="8">
    <w:p w14:paraId="6B9A6A76" w14:textId="745BCF2E" w:rsidR="00E85E4C" w:rsidRDefault="00E85E4C">
      <w:pPr>
        <w:pStyle w:val="Textodenotaderodap"/>
      </w:pPr>
      <w:r>
        <w:rPr>
          <w:rStyle w:val="Refdenotaderodap"/>
        </w:rPr>
        <w:footnoteRef/>
      </w:r>
      <w:r>
        <w:t xml:space="preserve"> </w:t>
      </w:r>
      <w:proofErr w:type="spellStart"/>
      <w:r w:rsidR="004935E4">
        <w:t>Xangri-lá</w:t>
      </w:r>
      <w:proofErr w:type="spellEnd"/>
      <w:r w:rsidR="004935E4">
        <w:t xml:space="preserve"> - RS</w:t>
      </w:r>
    </w:p>
  </w:footnote>
  <w:footnote w:id="9">
    <w:p w14:paraId="2C3F6C62" w14:textId="3BC54911" w:rsidR="001C1381" w:rsidRDefault="001C1381">
      <w:pPr>
        <w:pStyle w:val="Textodenotaderodap"/>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w:t>
      </w:r>
      <w:proofErr w:type="spellStart"/>
      <w:r>
        <w:t>Extensible</w:t>
      </w:r>
      <w:proofErr w:type="spellEnd"/>
      <w:r>
        <w:t xml:space="preserve"> Markup </w:t>
      </w:r>
      <w:proofErr w:type="spellStart"/>
      <w:r>
        <w:t>Language</w:t>
      </w:r>
      <w:proofErr w:type="spellEnd"/>
      <w:r>
        <w:t>), JSON (</w:t>
      </w:r>
      <w:proofErr w:type="spellStart"/>
      <w:r>
        <w:t>JavaScript</w:t>
      </w:r>
      <w:proofErr w:type="spellEnd"/>
      <w:r>
        <w:t xml:space="preserve"> </w:t>
      </w:r>
      <w:proofErr w:type="spellStart"/>
      <w:r>
        <w:t>Object</w:t>
      </w:r>
      <w:proofErr w:type="spellEnd"/>
      <w:r>
        <w:t xml:space="preserve"> </w:t>
      </w:r>
      <w:proofErr w:type="spellStart"/>
      <w:r>
        <w:t>Notation</w:t>
      </w:r>
      <w:proofErr w:type="spellEnd"/>
      <w:r>
        <w:t>) e CSV (</w:t>
      </w:r>
      <w:proofErr w:type="spellStart"/>
      <w:r>
        <w:t>Comma-Separated</w:t>
      </w:r>
      <w:proofErr w:type="spellEnd"/>
      <w:r>
        <w:t xml:space="preserve"> </w:t>
      </w:r>
      <w:proofErr w:type="spellStart"/>
      <w:r>
        <w:t>Values</w:t>
      </w:r>
      <w:proofErr w:type="spellEnd"/>
      <w:r>
        <w:t>)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497B"/>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3F1B"/>
    <w:rsid w:val="00024107"/>
    <w:rsid w:val="00024395"/>
    <w:rsid w:val="00025F54"/>
    <w:rsid w:val="000276C5"/>
    <w:rsid w:val="00030066"/>
    <w:rsid w:val="0003070B"/>
    <w:rsid w:val="00030BF9"/>
    <w:rsid w:val="00030C19"/>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DA1"/>
    <w:rsid w:val="00044A85"/>
    <w:rsid w:val="00044BD7"/>
    <w:rsid w:val="00044C41"/>
    <w:rsid w:val="00045AF0"/>
    <w:rsid w:val="000460D1"/>
    <w:rsid w:val="00050441"/>
    <w:rsid w:val="00050C84"/>
    <w:rsid w:val="000511FD"/>
    <w:rsid w:val="00051B67"/>
    <w:rsid w:val="00051D0A"/>
    <w:rsid w:val="0005362B"/>
    <w:rsid w:val="00054CAB"/>
    <w:rsid w:val="00054D32"/>
    <w:rsid w:val="00055F8E"/>
    <w:rsid w:val="000567EF"/>
    <w:rsid w:val="00056F24"/>
    <w:rsid w:val="000576C3"/>
    <w:rsid w:val="000579AB"/>
    <w:rsid w:val="00057BDD"/>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D0728"/>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5D7F"/>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2D69"/>
    <w:rsid w:val="00124127"/>
    <w:rsid w:val="00126936"/>
    <w:rsid w:val="00126C56"/>
    <w:rsid w:val="00126DBA"/>
    <w:rsid w:val="0012717F"/>
    <w:rsid w:val="00127E7A"/>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3D3"/>
    <w:rsid w:val="00172768"/>
    <w:rsid w:val="00175A94"/>
    <w:rsid w:val="00175E7E"/>
    <w:rsid w:val="00176D09"/>
    <w:rsid w:val="001772F3"/>
    <w:rsid w:val="00177A5E"/>
    <w:rsid w:val="00177C59"/>
    <w:rsid w:val="001801CD"/>
    <w:rsid w:val="001811BD"/>
    <w:rsid w:val="00181CB1"/>
    <w:rsid w:val="00181F7D"/>
    <w:rsid w:val="00181FFE"/>
    <w:rsid w:val="001820B6"/>
    <w:rsid w:val="00182954"/>
    <w:rsid w:val="00183B0D"/>
    <w:rsid w:val="00183ED8"/>
    <w:rsid w:val="00184736"/>
    <w:rsid w:val="001849BD"/>
    <w:rsid w:val="00184C1F"/>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B25"/>
    <w:rsid w:val="001D6CBB"/>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2F4A"/>
    <w:rsid w:val="0021373A"/>
    <w:rsid w:val="002149E8"/>
    <w:rsid w:val="00214C74"/>
    <w:rsid w:val="002153C4"/>
    <w:rsid w:val="00220164"/>
    <w:rsid w:val="00220C95"/>
    <w:rsid w:val="00222FE5"/>
    <w:rsid w:val="00223499"/>
    <w:rsid w:val="00225519"/>
    <w:rsid w:val="00226FF2"/>
    <w:rsid w:val="00227B10"/>
    <w:rsid w:val="00227E56"/>
    <w:rsid w:val="00230D5E"/>
    <w:rsid w:val="00230E06"/>
    <w:rsid w:val="00232A44"/>
    <w:rsid w:val="0023605C"/>
    <w:rsid w:val="002367A5"/>
    <w:rsid w:val="00236E28"/>
    <w:rsid w:val="00237907"/>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543A"/>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6DD5"/>
    <w:rsid w:val="002C74E7"/>
    <w:rsid w:val="002C79E7"/>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06949"/>
    <w:rsid w:val="003107A1"/>
    <w:rsid w:val="00310BE7"/>
    <w:rsid w:val="00310C3A"/>
    <w:rsid w:val="00310E7B"/>
    <w:rsid w:val="00311780"/>
    <w:rsid w:val="00311AA6"/>
    <w:rsid w:val="00313137"/>
    <w:rsid w:val="00313CCC"/>
    <w:rsid w:val="00313F60"/>
    <w:rsid w:val="00314DB7"/>
    <w:rsid w:val="00317D6E"/>
    <w:rsid w:val="00321A0A"/>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1C9"/>
    <w:rsid w:val="003913D3"/>
    <w:rsid w:val="0039291D"/>
    <w:rsid w:val="00393413"/>
    <w:rsid w:val="003936E7"/>
    <w:rsid w:val="00393AC9"/>
    <w:rsid w:val="003940D4"/>
    <w:rsid w:val="00394350"/>
    <w:rsid w:val="00394377"/>
    <w:rsid w:val="00395067"/>
    <w:rsid w:val="00395130"/>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1679"/>
    <w:rsid w:val="00432041"/>
    <w:rsid w:val="004327BF"/>
    <w:rsid w:val="00432A78"/>
    <w:rsid w:val="00432CBB"/>
    <w:rsid w:val="00432E4C"/>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3F6E"/>
    <w:rsid w:val="004649FC"/>
    <w:rsid w:val="00464B3D"/>
    <w:rsid w:val="0046530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3B56"/>
    <w:rsid w:val="005B44C4"/>
    <w:rsid w:val="005B4A5E"/>
    <w:rsid w:val="005B5164"/>
    <w:rsid w:val="005B599B"/>
    <w:rsid w:val="005B65FA"/>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310EC"/>
    <w:rsid w:val="006311A1"/>
    <w:rsid w:val="0063140A"/>
    <w:rsid w:val="00631685"/>
    <w:rsid w:val="006329E9"/>
    <w:rsid w:val="00633355"/>
    <w:rsid w:val="006341D0"/>
    <w:rsid w:val="0063599E"/>
    <w:rsid w:val="00635DB5"/>
    <w:rsid w:val="0063703A"/>
    <w:rsid w:val="0063782C"/>
    <w:rsid w:val="006378FF"/>
    <w:rsid w:val="006412EC"/>
    <w:rsid w:val="006421EB"/>
    <w:rsid w:val="006423A8"/>
    <w:rsid w:val="00642537"/>
    <w:rsid w:val="0064260A"/>
    <w:rsid w:val="00643AB2"/>
    <w:rsid w:val="00644D93"/>
    <w:rsid w:val="00645976"/>
    <w:rsid w:val="00645D4B"/>
    <w:rsid w:val="006467A6"/>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55F"/>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1E8B"/>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B7F"/>
    <w:rsid w:val="006F4179"/>
    <w:rsid w:val="006F539A"/>
    <w:rsid w:val="006F689F"/>
    <w:rsid w:val="006F6933"/>
    <w:rsid w:val="006F7BE0"/>
    <w:rsid w:val="006F7C99"/>
    <w:rsid w:val="007008F2"/>
    <w:rsid w:val="00700D93"/>
    <w:rsid w:val="0070120E"/>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2A0"/>
    <w:rsid w:val="00734570"/>
    <w:rsid w:val="00734B7F"/>
    <w:rsid w:val="007350C8"/>
    <w:rsid w:val="007353FA"/>
    <w:rsid w:val="0073602B"/>
    <w:rsid w:val="007363BF"/>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B115E"/>
    <w:rsid w:val="007B16CD"/>
    <w:rsid w:val="007B1E44"/>
    <w:rsid w:val="007B2F20"/>
    <w:rsid w:val="007B3110"/>
    <w:rsid w:val="007B421B"/>
    <w:rsid w:val="007B4582"/>
    <w:rsid w:val="007B4D6F"/>
    <w:rsid w:val="007B55F5"/>
    <w:rsid w:val="007B5B7C"/>
    <w:rsid w:val="007B64B1"/>
    <w:rsid w:val="007B769E"/>
    <w:rsid w:val="007C0C77"/>
    <w:rsid w:val="007C3A45"/>
    <w:rsid w:val="007C3C1F"/>
    <w:rsid w:val="007C4DFC"/>
    <w:rsid w:val="007C69E3"/>
    <w:rsid w:val="007C6CFE"/>
    <w:rsid w:val="007C70D1"/>
    <w:rsid w:val="007C7115"/>
    <w:rsid w:val="007C73C1"/>
    <w:rsid w:val="007C75D3"/>
    <w:rsid w:val="007D08EF"/>
    <w:rsid w:val="007D1193"/>
    <w:rsid w:val="007D21D4"/>
    <w:rsid w:val="007D2371"/>
    <w:rsid w:val="007D277B"/>
    <w:rsid w:val="007D512A"/>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3B92"/>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04E"/>
    <w:rsid w:val="008535B6"/>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6D5"/>
    <w:rsid w:val="008A570A"/>
    <w:rsid w:val="008A604D"/>
    <w:rsid w:val="008A7452"/>
    <w:rsid w:val="008A79DA"/>
    <w:rsid w:val="008B166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112A"/>
    <w:rsid w:val="009720AD"/>
    <w:rsid w:val="0097240F"/>
    <w:rsid w:val="00972675"/>
    <w:rsid w:val="00973344"/>
    <w:rsid w:val="00974E98"/>
    <w:rsid w:val="00975163"/>
    <w:rsid w:val="00976EF1"/>
    <w:rsid w:val="0097737C"/>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4DA"/>
    <w:rsid w:val="009A48DB"/>
    <w:rsid w:val="009A4BAE"/>
    <w:rsid w:val="009A5BA6"/>
    <w:rsid w:val="009A5BEE"/>
    <w:rsid w:val="009A5D39"/>
    <w:rsid w:val="009A6171"/>
    <w:rsid w:val="009A6BB6"/>
    <w:rsid w:val="009B0090"/>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D6E12"/>
    <w:rsid w:val="009E2749"/>
    <w:rsid w:val="009E2772"/>
    <w:rsid w:val="009E33D8"/>
    <w:rsid w:val="009E4788"/>
    <w:rsid w:val="009E560D"/>
    <w:rsid w:val="009E5815"/>
    <w:rsid w:val="009E5A13"/>
    <w:rsid w:val="009F0F80"/>
    <w:rsid w:val="009F2124"/>
    <w:rsid w:val="009F22F9"/>
    <w:rsid w:val="009F5012"/>
    <w:rsid w:val="009F5DE5"/>
    <w:rsid w:val="009F60C0"/>
    <w:rsid w:val="009F73C8"/>
    <w:rsid w:val="009F78DA"/>
    <w:rsid w:val="00A00906"/>
    <w:rsid w:val="00A00BCD"/>
    <w:rsid w:val="00A011F3"/>
    <w:rsid w:val="00A01432"/>
    <w:rsid w:val="00A01845"/>
    <w:rsid w:val="00A019D7"/>
    <w:rsid w:val="00A01A19"/>
    <w:rsid w:val="00A01DAD"/>
    <w:rsid w:val="00A02366"/>
    <w:rsid w:val="00A02708"/>
    <w:rsid w:val="00A0306F"/>
    <w:rsid w:val="00A03331"/>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D6E"/>
    <w:rsid w:val="00A52B0D"/>
    <w:rsid w:val="00A52F77"/>
    <w:rsid w:val="00A54AE6"/>
    <w:rsid w:val="00A54FA2"/>
    <w:rsid w:val="00A5545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0602"/>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2F9D"/>
    <w:rsid w:val="00B03201"/>
    <w:rsid w:val="00B03A18"/>
    <w:rsid w:val="00B056D9"/>
    <w:rsid w:val="00B07FA6"/>
    <w:rsid w:val="00B10251"/>
    <w:rsid w:val="00B10B4E"/>
    <w:rsid w:val="00B1121E"/>
    <w:rsid w:val="00B11713"/>
    <w:rsid w:val="00B12942"/>
    <w:rsid w:val="00B12DB7"/>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1512"/>
    <w:rsid w:val="00B71905"/>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72D"/>
    <w:rsid w:val="00BA5EDD"/>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E7D"/>
    <w:rsid w:val="00BF25F9"/>
    <w:rsid w:val="00BF2DF7"/>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A52"/>
    <w:rsid w:val="00C32E22"/>
    <w:rsid w:val="00C35AB8"/>
    <w:rsid w:val="00C35BC9"/>
    <w:rsid w:val="00C360B0"/>
    <w:rsid w:val="00C379E9"/>
    <w:rsid w:val="00C37AE4"/>
    <w:rsid w:val="00C37B73"/>
    <w:rsid w:val="00C415AD"/>
    <w:rsid w:val="00C42D33"/>
    <w:rsid w:val="00C4332F"/>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5D0"/>
    <w:rsid w:val="00C96811"/>
    <w:rsid w:val="00C96B14"/>
    <w:rsid w:val="00C96DCD"/>
    <w:rsid w:val="00C972D9"/>
    <w:rsid w:val="00C97869"/>
    <w:rsid w:val="00CA10AE"/>
    <w:rsid w:val="00CA1A9F"/>
    <w:rsid w:val="00CA1C71"/>
    <w:rsid w:val="00CA1DC3"/>
    <w:rsid w:val="00CA26EB"/>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9F9"/>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3F17"/>
    <w:rsid w:val="00D14E1D"/>
    <w:rsid w:val="00D16874"/>
    <w:rsid w:val="00D16AED"/>
    <w:rsid w:val="00D1716E"/>
    <w:rsid w:val="00D17B43"/>
    <w:rsid w:val="00D203AF"/>
    <w:rsid w:val="00D20E1C"/>
    <w:rsid w:val="00D222DE"/>
    <w:rsid w:val="00D2362B"/>
    <w:rsid w:val="00D24510"/>
    <w:rsid w:val="00D245A8"/>
    <w:rsid w:val="00D24C33"/>
    <w:rsid w:val="00D262DD"/>
    <w:rsid w:val="00D265FB"/>
    <w:rsid w:val="00D2704B"/>
    <w:rsid w:val="00D27140"/>
    <w:rsid w:val="00D27537"/>
    <w:rsid w:val="00D30FBA"/>
    <w:rsid w:val="00D323D4"/>
    <w:rsid w:val="00D32DCF"/>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634"/>
    <w:rsid w:val="00D47B14"/>
    <w:rsid w:val="00D50F35"/>
    <w:rsid w:val="00D5228C"/>
    <w:rsid w:val="00D5243D"/>
    <w:rsid w:val="00D533B2"/>
    <w:rsid w:val="00D559B8"/>
    <w:rsid w:val="00D55D88"/>
    <w:rsid w:val="00D565F3"/>
    <w:rsid w:val="00D56A84"/>
    <w:rsid w:val="00D57832"/>
    <w:rsid w:val="00D603E1"/>
    <w:rsid w:val="00D614EF"/>
    <w:rsid w:val="00D61DEA"/>
    <w:rsid w:val="00D625F4"/>
    <w:rsid w:val="00D6433A"/>
    <w:rsid w:val="00D64786"/>
    <w:rsid w:val="00D64C11"/>
    <w:rsid w:val="00D64DA2"/>
    <w:rsid w:val="00D64E29"/>
    <w:rsid w:val="00D658C3"/>
    <w:rsid w:val="00D65A34"/>
    <w:rsid w:val="00D67329"/>
    <w:rsid w:val="00D67DF6"/>
    <w:rsid w:val="00D71878"/>
    <w:rsid w:val="00D71C78"/>
    <w:rsid w:val="00D72173"/>
    <w:rsid w:val="00D7371A"/>
    <w:rsid w:val="00D7391B"/>
    <w:rsid w:val="00D76393"/>
    <w:rsid w:val="00D76BF0"/>
    <w:rsid w:val="00D77041"/>
    <w:rsid w:val="00D80011"/>
    <w:rsid w:val="00D805E9"/>
    <w:rsid w:val="00D81151"/>
    <w:rsid w:val="00D8219E"/>
    <w:rsid w:val="00D8248A"/>
    <w:rsid w:val="00D826D2"/>
    <w:rsid w:val="00D85BFD"/>
    <w:rsid w:val="00D86048"/>
    <w:rsid w:val="00D867BE"/>
    <w:rsid w:val="00D902EE"/>
    <w:rsid w:val="00D912EF"/>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747"/>
    <w:rsid w:val="00DF3B2D"/>
    <w:rsid w:val="00DF4264"/>
    <w:rsid w:val="00DF42A3"/>
    <w:rsid w:val="00DF4AFC"/>
    <w:rsid w:val="00DF6A0A"/>
    <w:rsid w:val="00DF7D2F"/>
    <w:rsid w:val="00E008E3"/>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3F39"/>
    <w:rsid w:val="00E3464B"/>
    <w:rsid w:val="00E35F87"/>
    <w:rsid w:val="00E36F1A"/>
    <w:rsid w:val="00E37719"/>
    <w:rsid w:val="00E37AAA"/>
    <w:rsid w:val="00E37C16"/>
    <w:rsid w:val="00E41940"/>
    <w:rsid w:val="00E42196"/>
    <w:rsid w:val="00E42C81"/>
    <w:rsid w:val="00E434F2"/>
    <w:rsid w:val="00E4414F"/>
    <w:rsid w:val="00E44D3D"/>
    <w:rsid w:val="00E457B7"/>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2F38"/>
    <w:rsid w:val="00E63081"/>
    <w:rsid w:val="00E63B75"/>
    <w:rsid w:val="00E63F02"/>
    <w:rsid w:val="00E63F25"/>
    <w:rsid w:val="00E6414B"/>
    <w:rsid w:val="00E64816"/>
    <w:rsid w:val="00E657D1"/>
    <w:rsid w:val="00E661D9"/>
    <w:rsid w:val="00E67314"/>
    <w:rsid w:val="00E67A0F"/>
    <w:rsid w:val="00E70344"/>
    <w:rsid w:val="00E709F3"/>
    <w:rsid w:val="00E70FD4"/>
    <w:rsid w:val="00E714B9"/>
    <w:rsid w:val="00E715E4"/>
    <w:rsid w:val="00E71C58"/>
    <w:rsid w:val="00E73F64"/>
    <w:rsid w:val="00E74BC9"/>
    <w:rsid w:val="00E7595B"/>
    <w:rsid w:val="00E76A5C"/>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41EA"/>
    <w:rsid w:val="00EC4848"/>
    <w:rsid w:val="00EC58AD"/>
    <w:rsid w:val="00EC5B81"/>
    <w:rsid w:val="00EC6E65"/>
    <w:rsid w:val="00EC70E6"/>
    <w:rsid w:val="00EC731C"/>
    <w:rsid w:val="00ED0064"/>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DD9"/>
    <w:rsid w:val="00F04E99"/>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38"/>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599"/>
    <w:rsid w:val="00FD394E"/>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367551"/>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TotalTime>
  <Pages>32</Pages>
  <Words>11465</Words>
  <Characters>61916</Characters>
  <Application>Microsoft Office Word</Application>
  <DocSecurity>0</DocSecurity>
  <Lines>515</Lines>
  <Paragraphs>14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304</cp:revision>
  <cp:lastPrinted>2024-10-17T18:13:00Z</cp:lastPrinted>
  <dcterms:created xsi:type="dcterms:W3CDTF">2025-02-21T00:22:00Z</dcterms:created>
  <dcterms:modified xsi:type="dcterms:W3CDTF">2025-03-0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pcSBypeG"/&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